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F465CDD" w14:textId="51F11098" w:rsidR="00B76E09" w:rsidRDefault="00591934">
      <w:r>
        <w:t>Supplemental File</w:t>
      </w:r>
      <w:r w:rsidR="00574CFA">
        <w:t>: Rating of evidence and search strategy</w:t>
      </w:r>
    </w:p>
    <w:p w14:paraId="3E9F8BDB" w14:textId="09C51545" w:rsidR="00591934" w:rsidRDefault="00591934"/>
    <w:p w14:paraId="2828666A" w14:textId="77777777" w:rsidR="00591934" w:rsidRPr="003B2F8E" w:rsidRDefault="00591934" w:rsidP="00591934">
      <w:pPr>
        <w:rPr>
          <w:rFonts w:cs="Times New Roman"/>
        </w:rPr>
      </w:pPr>
    </w:p>
    <w:p w14:paraId="30EDB7EA" w14:textId="77777777" w:rsidR="00591934" w:rsidRPr="003B2F8E" w:rsidRDefault="00591934" w:rsidP="00591934">
      <w:pPr>
        <w:rPr>
          <w:rFonts w:cs="Times New Roman"/>
        </w:rPr>
      </w:pPr>
    </w:p>
    <w:p w14:paraId="2AB569D2" w14:textId="77777777" w:rsidR="00591934" w:rsidRPr="0027342C" w:rsidRDefault="00591934" w:rsidP="00591934">
      <w:pPr>
        <w:rPr>
          <w:rFonts w:cs="Times New Roman"/>
          <w:b/>
          <w:bCs/>
        </w:rPr>
      </w:pPr>
    </w:p>
    <w:tbl>
      <w:tblPr>
        <w:tblStyle w:val="TableGrid"/>
        <w:tblW w:w="0" w:type="auto"/>
        <w:tblBorders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66"/>
        <w:gridCol w:w="6417"/>
        <w:gridCol w:w="1547"/>
      </w:tblGrid>
      <w:tr w:rsidR="00591934" w:rsidRPr="003B2F8E" w14:paraId="2FF15B96" w14:textId="77777777" w:rsidTr="00115882">
        <w:tc>
          <w:tcPr>
            <w:tcW w:w="708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A960A7" w14:textId="77777777" w:rsidR="00591934" w:rsidRPr="0027342C" w:rsidRDefault="00591934" w:rsidP="00115882">
            <w:pPr>
              <w:rPr>
                <w:b/>
                <w:bCs/>
              </w:rPr>
            </w:pPr>
            <w:r w:rsidRPr="0027342C">
              <w:rPr>
                <w:b/>
                <w:bCs/>
              </w:rPr>
              <w:t>Item</w:t>
            </w:r>
          </w:p>
        </w:tc>
        <w:tc>
          <w:tcPr>
            <w:tcW w:w="154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58EDA575" w14:textId="77777777" w:rsidR="00591934" w:rsidRPr="0027342C" w:rsidRDefault="00591934" w:rsidP="00115882">
            <w:pPr>
              <w:rPr>
                <w:b/>
                <w:bCs/>
              </w:rPr>
            </w:pPr>
            <w:r w:rsidRPr="0027342C">
              <w:rPr>
                <w:b/>
                <w:bCs/>
              </w:rPr>
              <w:t>Yes/No</w:t>
            </w:r>
            <w:r w:rsidRPr="0027342C">
              <w:rPr>
                <w:b/>
                <w:bCs/>
                <w:vertAlign w:val="superscript"/>
              </w:rPr>
              <w:t>a</w:t>
            </w:r>
          </w:p>
        </w:tc>
      </w:tr>
      <w:tr w:rsidR="00591934" w:rsidRPr="003B2F8E" w14:paraId="44C83239" w14:textId="77777777" w:rsidTr="00115882">
        <w:tc>
          <w:tcPr>
            <w:tcW w:w="6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59535A6A" w14:textId="77777777" w:rsidR="00591934" w:rsidRPr="003B2F8E" w:rsidRDefault="00591934" w:rsidP="00115882">
            <w:r w:rsidRPr="003B2F8E">
              <w:t>1</w:t>
            </w:r>
          </w:p>
          <w:p w14:paraId="6DC074F0" w14:textId="77777777" w:rsidR="00591934" w:rsidRPr="003B2F8E" w:rsidRDefault="00591934" w:rsidP="00115882"/>
          <w:p w14:paraId="0B5312A0" w14:textId="77777777" w:rsidR="00591934" w:rsidRPr="003B2F8E" w:rsidRDefault="00591934" w:rsidP="00115882">
            <w:r w:rsidRPr="003B2F8E">
              <w:t xml:space="preserve">2 </w:t>
            </w:r>
          </w:p>
          <w:p w14:paraId="0CFE4C49" w14:textId="77777777" w:rsidR="00591934" w:rsidRPr="003B2F8E" w:rsidRDefault="00591934" w:rsidP="00115882">
            <w:r w:rsidRPr="003B2F8E">
              <w:t>3</w:t>
            </w:r>
          </w:p>
          <w:p w14:paraId="12C13CED" w14:textId="77777777" w:rsidR="00591934" w:rsidRPr="003B2F8E" w:rsidRDefault="00591934" w:rsidP="00115882">
            <w:r w:rsidRPr="003B2F8E">
              <w:t>4</w:t>
            </w:r>
          </w:p>
          <w:p w14:paraId="1A4B109D" w14:textId="77777777" w:rsidR="00591934" w:rsidRPr="003B2F8E" w:rsidRDefault="00591934" w:rsidP="00115882">
            <w:r w:rsidRPr="003B2F8E">
              <w:t>5</w:t>
            </w:r>
          </w:p>
          <w:p w14:paraId="4CC91992" w14:textId="77777777" w:rsidR="00591934" w:rsidRPr="003B2F8E" w:rsidRDefault="00591934" w:rsidP="00115882">
            <w:r w:rsidRPr="003B2F8E">
              <w:t>6</w:t>
            </w:r>
          </w:p>
          <w:p w14:paraId="59E6DB44" w14:textId="77777777" w:rsidR="00591934" w:rsidRPr="003B2F8E" w:rsidRDefault="00591934" w:rsidP="00115882">
            <w:r w:rsidRPr="003B2F8E">
              <w:t>7</w:t>
            </w:r>
          </w:p>
          <w:p w14:paraId="0876A8C2" w14:textId="77777777" w:rsidR="00591934" w:rsidRDefault="00591934" w:rsidP="00115882">
            <w:r w:rsidRPr="003B2F8E">
              <w:t>8</w:t>
            </w:r>
          </w:p>
          <w:p w14:paraId="4B34C0EA" w14:textId="77777777" w:rsidR="00591934" w:rsidRPr="003B2F8E" w:rsidRDefault="00591934" w:rsidP="00115882"/>
          <w:p w14:paraId="41D9B1D1" w14:textId="77777777" w:rsidR="00591934" w:rsidRDefault="00591934" w:rsidP="00115882">
            <w:r w:rsidRPr="003B2F8E">
              <w:t>9</w:t>
            </w:r>
          </w:p>
          <w:p w14:paraId="57876C7A" w14:textId="77777777" w:rsidR="00591934" w:rsidRPr="003B2F8E" w:rsidRDefault="00591934" w:rsidP="00115882"/>
          <w:p w14:paraId="01595E17" w14:textId="77777777" w:rsidR="00591934" w:rsidRDefault="00591934" w:rsidP="00115882">
            <w:r w:rsidRPr="003B2F8E">
              <w:t>10</w:t>
            </w:r>
          </w:p>
          <w:p w14:paraId="5C7B3CB2" w14:textId="77777777" w:rsidR="00591934" w:rsidRPr="003B2F8E" w:rsidRDefault="00591934" w:rsidP="00115882"/>
          <w:p w14:paraId="7ED4562C" w14:textId="77777777" w:rsidR="00591934" w:rsidRPr="003B2F8E" w:rsidRDefault="00591934" w:rsidP="00115882">
            <w:r w:rsidRPr="003B2F8E">
              <w:t>11</w:t>
            </w:r>
          </w:p>
          <w:p w14:paraId="32FAD5AA" w14:textId="77777777" w:rsidR="00591934" w:rsidRDefault="00591934" w:rsidP="00115882">
            <w:r w:rsidRPr="003B2F8E">
              <w:t>12</w:t>
            </w:r>
          </w:p>
          <w:p w14:paraId="5BE3A203" w14:textId="77777777" w:rsidR="00591934" w:rsidRPr="003B2F8E" w:rsidRDefault="00591934" w:rsidP="00115882"/>
        </w:tc>
        <w:tc>
          <w:tcPr>
            <w:tcW w:w="64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46CB4354" w14:textId="77777777" w:rsidR="00591934" w:rsidRPr="003B2F8E" w:rsidRDefault="00591934" w:rsidP="00115882">
            <w:r w:rsidRPr="003B2F8E">
              <w:t>The research question is clearly defined and the inclusion/exclusion criteria must be listed in the paper.</w:t>
            </w:r>
          </w:p>
          <w:p w14:paraId="7EE2B91D" w14:textId="77777777" w:rsidR="00591934" w:rsidRPr="003B2F8E" w:rsidRDefault="00591934" w:rsidP="00115882">
            <w:r w:rsidRPr="003B2F8E">
              <w:t>A comprehensive literature search is carried out.</w:t>
            </w:r>
          </w:p>
          <w:p w14:paraId="5AE4984D" w14:textId="77777777" w:rsidR="00591934" w:rsidRPr="003B2F8E" w:rsidRDefault="00591934" w:rsidP="00115882">
            <w:r w:rsidRPr="003B2F8E">
              <w:t>At least 2 people should have selected studies.</w:t>
            </w:r>
          </w:p>
          <w:p w14:paraId="0EB3AB1A" w14:textId="77777777" w:rsidR="00591934" w:rsidRPr="003B2F8E" w:rsidRDefault="00591934" w:rsidP="00115882">
            <w:r w:rsidRPr="003B2F8E">
              <w:t>At least 2 people should have extracted data.</w:t>
            </w:r>
          </w:p>
          <w:p w14:paraId="1DB7B1DB" w14:textId="77777777" w:rsidR="00591934" w:rsidRPr="003B2F8E" w:rsidRDefault="00591934" w:rsidP="00115882">
            <w:r w:rsidRPr="003B2F8E">
              <w:t>The status of publication was not used as inclusion criteria.</w:t>
            </w:r>
          </w:p>
          <w:p w14:paraId="2B2ED4E2" w14:textId="77777777" w:rsidR="00591934" w:rsidRPr="003B2F8E" w:rsidRDefault="00591934" w:rsidP="00115882">
            <w:r w:rsidRPr="003B2F8E">
              <w:t>The excluded studies are listed.</w:t>
            </w:r>
          </w:p>
          <w:p w14:paraId="3EA9B007" w14:textId="77777777" w:rsidR="00591934" w:rsidRPr="003B2F8E" w:rsidRDefault="00591934" w:rsidP="00115882">
            <w:r w:rsidRPr="003B2F8E">
              <w:t>The relevant characteristics of the included studies are provided.</w:t>
            </w:r>
          </w:p>
          <w:p w14:paraId="0ED2D2CA" w14:textId="77777777" w:rsidR="00591934" w:rsidRPr="003B2F8E" w:rsidRDefault="00591934" w:rsidP="00115882">
            <w:r w:rsidRPr="003B2F8E">
              <w:t>The scientific quality of the included studies was assed and reported.</w:t>
            </w:r>
          </w:p>
          <w:p w14:paraId="48ED457B" w14:textId="77777777" w:rsidR="00591934" w:rsidRPr="003B2F8E" w:rsidRDefault="00591934" w:rsidP="00115882">
            <w:r w:rsidRPr="003B2F8E">
              <w:t>Was the scientific quality of the included studies used appropriately?</w:t>
            </w:r>
          </w:p>
          <w:p w14:paraId="518F5F11" w14:textId="77777777" w:rsidR="00591934" w:rsidRPr="003B2F8E" w:rsidRDefault="00591934" w:rsidP="00115882">
            <w:r w:rsidRPr="003B2F8E">
              <w:t>Appropriate methods are used to combine the individual findings.</w:t>
            </w:r>
          </w:p>
          <w:p w14:paraId="043EF1C9" w14:textId="77777777" w:rsidR="00591934" w:rsidRPr="003B2F8E" w:rsidRDefault="00591934" w:rsidP="00115882">
            <w:r w:rsidRPr="003B2F8E">
              <w:t>The likelihood of publication bias was assessed appropriately.</w:t>
            </w:r>
          </w:p>
          <w:p w14:paraId="7DCE60FE" w14:textId="77777777" w:rsidR="00591934" w:rsidRDefault="00591934" w:rsidP="00115882">
            <w:r w:rsidRPr="003B2F8E">
              <w:t>Conflict of interests are declared.</w:t>
            </w:r>
          </w:p>
          <w:p w14:paraId="716BDA38" w14:textId="77777777" w:rsidR="00591934" w:rsidRDefault="00591934" w:rsidP="00115882"/>
          <w:p w14:paraId="519F908D" w14:textId="77777777" w:rsidR="00591934" w:rsidRPr="003B2F8E" w:rsidRDefault="00591934" w:rsidP="00115882">
            <w:pPr>
              <w:jc w:val="right"/>
            </w:pPr>
            <w:r>
              <w:t>Total Score</w:t>
            </w:r>
            <w:r w:rsidRPr="003151DD">
              <w:rPr>
                <w:vertAlign w:val="superscript"/>
              </w:rPr>
              <w:t>b</w:t>
            </w:r>
          </w:p>
        </w:tc>
        <w:tc>
          <w:tcPr>
            <w:tcW w:w="154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717954F3" w14:textId="77777777" w:rsidR="00591934" w:rsidRDefault="00591934" w:rsidP="00115882"/>
          <w:p w14:paraId="56BCE56A" w14:textId="77777777" w:rsidR="00591934" w:rsidRDefault="00591934" w:rsidP="00115882"/>
          <w:p w14:paraId="27B9E628" w14:textId="77777777" w:rsidR="00591934" w:rsidRDefault="00591934" w:rsidP="00115882"/>
          <w:p w14:paraId="21BF4D6C" w14:textId="77777777" w:rsidR="00591934" w:rsidRDefault="00591934" w:rsidP="00115882"/>
          <w:p w14:paraId="4309E740" w14:textId="77777777" w:rsidR="00591934" w:rsidRDefault="00591934" w:rsidP="00115882"/>
          <w:p w14:paraId="6DF952DF" w14:textId="77777777" w:rsidR="00591934" w:rsidRDefault="00591934" w:rsidP="00115882"/>
          <w:p w14:paraId="10ED1FF0" w14:textId="77777777" w:rsidR="00591934" w:rsidRDefault="00591934" w:rsidP="00115882"/>
          <w:p w14:paraId="73EEF574" w14:textId="77777777" w:rsidR="00591934" w:rsidRDefault="00591934" w:rsidP="00115882"/>
          <w:p w14:paraId="314B56FB" w14:textId="77777777" w:rsidR="00591934" w:rsidRDefault="00591934" w:rsidP="00115882"/>
          <w:p w14:paraId="3254AE21" w14:textId="77777777" w:rsidR="00591934" w:rsidRDefault="00591934" w:rsidP="00115882"/>
          <w:p w14:paraId="75A904BF" w14:textId="77777777" w:rsidR="00591934" w:rsidRDefault="00591934" w:rsidP="00115882"/>
          <w:p w14:paraId="70280EA4" w14:textId="77777777" w:rsidR="00591934" w:rsidRDefault="00591934" w:rsidP="00115882"/>
          <w:p w14:paraId="4BC6A223" w14:textId="77777777" w:rsidR="00591934" w:rsidRDefault="00591934" w:rsidP="00115882"/>
          <w:p w14:paraId="1E46FC99" w14:textId="77777777" w:rsidR="00591934" w:rsidRDefault="00591934" w:rsidP="00115882"/>
          <w:p w14:paraId="245531EE" w14:textId="77777777" w:rsidR="00591934" w:rsidRDefault="00591934" w:rsidP="00115882"/>
          <w:p w14:paraId="736941B6" w14:textId="77777777" w:rsidR="00591934" w:rsidRDefault="00591934" w:rsidP="00115882"/>
          <w:p w14:paraId="280AE38C" w14:textId="77777777" w:rsidR="00591934" w:rsidRPr="003B2F8E" w:rsidRDefault="00591934" w:rsidP="00115882"/>
        </w:tc>
      </w:tr>
    </w:tbl>
    <w:p w14:paraId="4F3B8FAB" w14:textId="77777777" w:rsidR="00591934" w:rsidRDefault="00591934" w:rsidP="00591934">
      <w:pPr>
        <w:rPr>
          <w:rFonts w:cs="Times New Roman"/>
          <w:sz w:val="20"/>
          <w:szCs w:val="20"/>
        </w:rPr>
      </w:pPr>
      <w:r>
        <w:rPr>
          <w:rFonts w:cs="Times New Roman"/>
          <w:b/>
          <w:bCs/>
        </w:rPr>
        <w:t>SIGN checklist for s</w:t>
      </w:r>
      <w:r w:rsidRPr="0027342C">
        <w:rPr>
          <w:rFonts w:cs="Times New Roman"/>
          <w:b/>
          <w:bCs/>
        </w:rPr>
        <w:t>ystematic review</w:t>
      </w:r>
      <w:r>
        <w:rPr>
          <w:rFonts w:cs="Times New Roman"/>
          <w:b/>
          <w:bCs/>
        </w:rPr>
        <w:t>s</w:t>
      </w:r>
      <w:r w:rsidRPr="0027342C">
        <w:rPr>
          <w:rFonts w:cs="Times New Roman"/>
          <w:b/>
          <w:bCs/>
        </w:rPr>
        <w:fldChar w:fldCharType="begin"/>
      </w:r>
      <w:r>
        <w:rPr>
          <w:rFonts w:cs="Times New Roman"/>
          <w:b/>
          <w:bCs/>
        </w:rPr>
        <w:instrText xml:space="preserve"> ADDIN EN.CITE &lt;EndNote&gt;&lt;Cite&gt;&lt;Author&gt;(SIGN)&lt;/Author&gt;&lt;Year&gt;2001-2019&lt;/Year&gt;&lt;RecNum&gt;4271&lt;/RecNum&gt;&lt;DisplayText&gt;&lt;style face="superscript"&gt;34&lt;/style&gt;&lt;/DisplayText&gt;&lt;record&gt;&lt;rec-number&gt;4271&lt;/rec-number&gt;&lt;foreign-keys&gt;&lt;key app="EN" db-id="ew5ztzpr5pexd9epdx95pap8w9az5xexwv5z" timestamp="1572389259"&gt;4271&lt;/key&gt;&lt;/foreign-keys&gt;&lt;ref-type name="Web Page"&gt;12&lt;/ref-type&gt;&lt;contributors&gt;&lt;authors&gt;&lt;author&gt;Scottish Intercollegiate Guideline Network (SIGN)&lt;/author&gt;&lt;/authors&gt;&lt;/contributors&gt;&lt;titles&gt;&lt;title&gt;Systematic reviews and meta-analysis&lt;/title&gt;&lt;secondary-title&gt;SIGN Checklist&lt;/secondary-title&gt;&lt;/titles&gt;&lt;volume&gt;2017&lt;/volume&gt;&lt;number&gt;December 2017&lt;/number&gt;&lt;dates&gt;&lt;year&gt;2001-2019&lt;/year&gt;&lt;/dates&gt;&lt;pub-location&gt;Edinburgh&lt;/pub-location&gt;&lt;urls&gt;&lt;related-urls&gt;&lt;url&gt;https://www.sign.ac.uk/checklists-and-notes.html&lt;/url&gt;&lt;/related-urls&gt;&lt;/urls&gt;&lt;custom1&gt;2018&lt;/custom1&gt;&lt;custom2&gt;September 2018&lt;/custom2&gt;&lt;/record&gt;&lt;/Cite&gt;&lt;/EndNote&gt;</w:instrText>
      </w:r>
      <w:r w:rsidRPr="0027342C">
        <w:rPr>
          <w:rFonts w:cs="Times New Roman"/>
          <w:b/>
          <w:bCs/>
        </w:rPr>
        <w:fldChar w:fldCharType="separate"/>
      </w:r>
      <w:r w:rsidRPr="005E0C0E">
        <w:rPr>
          <w:rFonts w:cs="Times New Roman"/>
          <w:b/>
          <w:bCs/>
          <w:noProof/>
          <w:vertAlign w:val="superscript"/>
        </w:rPr>
        <w:t>34</w:t>
      </w:r>
      <w:r w:rsidRPr="0027342C">
        <w:rPr>
          <w:rFonts w:cs="Times New Roman"/>
          <w:b/>
          <w:bCs/>
        </w:rPr>
        <w:fldChar w:fldCharType="end"/>
      </w:r>
    </w:p>
    <w:p w14:paraId="3B038098" w14:textId="77777777" w:rsidR="00591934" w:rsidRPr="0029446B" w:rsidRDefault="00591934" w:rsidP="00591934">
      <w:pPr>
        <w:rPr>
          <w:rFonts w:cs="Times New Roman"/>
          <w:sz w:val="20"/>
          <w:szCs w:val="20"/>
        </w:rPr>
      </w:pPr>
      <w:r>
        <w:rPr>
          <w:rFonts w:cs="Times New Roman"/>
          <w:sz w:val="20"/>
          <w:szCs w:val="20"/>
        </w:rPr>
        <w:t>SIGN = Scottish International Guideline Network</w:t>
      </w:r>
    </w:p>
    <w:p w14:paraId="10690929" w14:textId="77777777" w:rsidR="00591934" w:rsidRPr="00226431" w:rsidRDefault="00591934" w:rsidP="00591934">
      <w:pPr>
        <w:rPr>
          <w:rFonts w:cs="Times New Roman"/>
          <w:sz w:val="20"/>
          <w:szCs w:val="20"/>
        </w:rPr>
      </w:pPr>
      <w:r>
        <w:rPr>
          <w:rFonts w:cs="Times New Roman"/>
          <w:sz w:val="20"/>
          <w:szCs w:val="20"/>
          <w:vertAlign w:val="superscript"/>
        </w:rPr>
        <w:t>a</w:t>
      </w:r>
      <w:r>
        <w:rPr>
          <w:rFonts w:cs="Times New Roman"/>
          <w:sz w:val="20"/>
          <w:szCs w:val="20"/>
        </w:rPr>
        <w:t>Rating: “Yes” = 1, “No” or unable to tell from the article = 0</w:t>
      </w:r>
    </w:p>
    <w:p w14:paraId="28911761" w14:textId="77777777" w:rsidR="00591934" w:rsidRPr="0081571E" w:rsidRDefault="00591934" w:rsidP="00591934">
      <w:pPr>
        <w:rPr>
          <w:rFonts w:cs="Times New Roman"/>
          <w:sz w:val="20"/>
          <w:szCs w:val="20"/>
        </w:rPr>
      </w:pPr>
      <w:r w:rsidRPr="00226431">
        <w:rPr>
          <w:rFonts w:cs="Times New Roman"/>
          <w:sz w:val="20"/>
          <w:szCs w:val="20"/>
          <w:vertAlign w:val="superscript"/>
        </w:rPr>
        <w:t>b</w:t>
      </w:r>
      <w:r w:rsidRPr="0081571E">
        <w:rPr>
          <w:rFonts w:cs="Times New Roman"/>
          <w:sz w:val="20"/>
          <w:szCs w:val="20"/>
        </w:rPr>
        <w:t xml:space="preserve">Scoring: </w:t>
      </w:r>
      <w:r>
        <w:rPr>
          <w:rFonts w:cs="Times New Roman"/>
          <w:sz w:val="20"/>
          <w:szCs w:val="20"/>
        </w:rPr>
        <w:t xml:space="preserve">Sum of items - </w:t>
      </w:r>
      <w:r w:rsidRPr="0081571E">
        <w:rPr>
          <w:rFonts w:cs="Times New Roman"/>
          <w:sz w:val="20"/>
          <w:szCs w:val="20"/>
        </w:rPr>
        <w:t xml:space="preserve">&gt;9 </w:t>
      </w:r>
      <w:r>
        <w:rPr>
          <w:rFonts w:cs="Times New Roman"/>
          <w:sz w:val="20"/>
          <w:szCs w:val="20"/>
        </w:rPr>
        <w:t>h</w:t>
      </w:r>
      <w:r w:rsidRPr="0081571E">
        <w:rPr>
          <w:rFonts w:cs="Times New Roman"/>
          <w:sz w:val="20"/>
          <w:szCs w:val="20"/>
        </w:rPr>
        <w:t>igh quality</w:t>
      </w:r>
      <w:r>
        <w:rPr>
          <w:rFonts w:cs="Times New Roman"/>
          <w:sz w:val="20"/>
          <w:szCs w:val="20"/>
        </w:rPr>
        <w:t>, low risk of bias</w:t>
      </w:r>
      <w:r w:rsidRPr="0081571E">
        <w:rPr>
          <w:rFonts w:cs="Times New Roman"/>
          <w:sz w:val="20"/>
          <w:szCs w:val="20"/>
        </w:rPr>
        <w:t xml:space="preserve">; 6-9 </w:t>
      </w:r>
      <w:r>
        <w:rPr>
          <w:rFonts w:cs="Times New Roman"/>
          <w:sz w:val="20"/>
          <w:szCs w:val="20"/>
        </w:rPr>
        <w:t>a</w:t>
      </w:r>
      <w:r w:rsidRPr="0081571E">
        <w:rPr>
          <w:rFonts w:cs="Times New Roman"/>
          <w:sz w:val="20"/>
          <w:szCs w:val="20"/>
        </w:rPr>
        <w:t>cceptable quality</w:t>
      </w:r>
      <w:r>
        <w:rPr>
          <w:rFonts w:cs="Times New Roman"/>
          <w:sz w:val="20"/>
          <w:szCs w:val="20"/>
        </w:rPr>
        <w:t>, moderate risk of bias</w:t>
      </w:r>
      <w:r w:rsidRPr="0081571E">
        <w:rPr>
          <w:rFonts w:cs="Times New Roman"/>
          <w:sz w:val="20"/>
          <w:szCs w:val="20"/>
        </w:rPr>
        <w:t xml:space="preserve">; &lt;6 </w:t>
      </w:r>
      <w:r>
        <w:rPr>
          <w:rFonts w:cs="Times New Roman"/>
          <w:sz w:val="20"/>
          <w:szCs w:val="20"/>
        </w:rPr>
        <w:t>l</w:t>
      </w:r>
      <w:r w:rsidRPr="0081571E">
        <w:rPr>
          <w:rFonts w:cs="Times New Roman"/>
          <w:sz w:val="20"/>
          <w:szCs w:val="20"/>
        </w:rPr>
        <w:t xml:space="preserve">ow </w:t>
      </w:r>
      <w:r>
        <w:rPr>
          <w:rFonts w:cs="Times New Roman"/>
          <w:sz w:val="20"/>
          <w:szCs w:val="20"/>
        </w:rPr>
        <w:t>q</w:t>
      </w:r>
      <w:r w:rsidRPr="0081571E">
        <w:rPr>
          <w:rFonts w:cs="Times New Roman"/>
          <w:sz w:val="20"/>
          <w:szCs w:val="20"/>
        </w:rPr>
        <w:t>uality</w:t>
      </w:r>
      <w:r>
        <w:rPr>
          <w:rFonts w:cs="Times New Roman"/>
          <w:sz w:val="20"/>
          <w:szCs w:val="20"/>
        </w:rPr>
        <w:t>, high risk of bias</w:t>
      </w:r>
      <w:r w:rsidRPr="0081571E">
        <w:rPr>
          <w:rFonts w:cs="Times New Roman"/>
          <w:sz w:val="20"/>
          <w:szCs w:val="20"/>
        </w:rPr>
        <w:t>; if 1 and/or 3 are “no” Unacceptable quality (reject)</w:t>
      </w:r>
    </w:p>
    <w:p w14:paraId="613AA187" w14:textId="77777777" w:rsidR="00591934" w:rsidRDefault="00591934" w:rsidP="00591934">
      <w:pPr>
        <w:rPr>
          <w:rFonts w:cs="Times New Roman"/>
        </w:rPr>
      </w:pPr>
    </w:p>
    <w:p w14:paraId="2153A836" w14:textId="77777777" w:rsidR="00591934" w:rsidRDefault="00591934" w:rsidP="00591934">
      <w:pPr>
        <w:rPr>
          <w:rFonts w:cs="Times New Roman"/>
        </w:rPr>
        <w:sectPr w:rsidR="00591934">
          <w:pgSz w:w="12240" w:h="15840"/>
          <w:pgMar w:top="1440" w:right="1800" w:bottom="1440" w:left="1800" w:header="720" w:footer="720" w:gutter="0"/>
          <w:cols w:space="720"/>
        </w:sectPr>
      </w:pPr>
    </w:p>
    <w:p w14:paraId="2168F63D" w14:textId="77777777" w:rsidR="00591934" w:rsidRPr="003B2F8E" w:rsidRDefault="00591934" w:rsidP="00591934">
      <w:pPr>
        <w:rPr>
          <w:rFonts w:cs="Times New Roman"/>
        </w:rPr>
      </w:pPr>
    </w:p>
    <w:tbl>
      <w:tblPr>
        <w:tblStyle w:val="TableGrid"/>
        <w:tblW w:w="0" w:type="auto"/>
        <w:tblBorders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13"/>
        <w:gridCol w:w="6370"/>
        <w:gridCol w:w="1547"/>
      </w:tblGrid>
      <w:tr w:rsidR="00591934" w:rsidRPr="003B2F8E" w14:paraId="6781DD6C" w14:textId="77777777" w:rsidTr="00115882">
        <w:tc>
          <w:tcPr>
            <w:tcW w:w="713" w:type="dxa"/>
          </w:tcPr>
          <w:p w14:paraId="52BB34BC" w14:textId="77777777" w:rsidR="00591934" w:rsidRPr="003B2F8E" w:rsidRDefault="00591934" w:rsidP="00115882">
            <w:r>
              <w:t>Item</w:t>
            </w:r>
          </w:p>
        </w:tc>
        <w:tc>
          <w:tcPr>
            <w:tcW w:w="6370" w:type="dxa"/>
            <w:tcBorders>
              <w:right w:val="single" w:sz="4" w:space="0" w:color="auto"/>
            </w:tcBorders>
          </w:tcPr>
          <w:p w14:paraId="72E30170" w14:textId="77777777" w:rsidR="00591934" w:rsidRPr="003B2F8E" w:rsidRDefault="00591934" w:rsidP="00115882"/>
        </w:tc>
        <w:tc>
          <w:tcPr>
            <w:tcW w:w="1547" w:type="dxa"/>
            <w:tcBorders>
              <w:left w:val="single" w:sz="4" w:space="0" w:color="auto"/>
            </w:tcBorders>
          </w:tcPr>
          <w:p w14:paraId="09BB0A2C" w14:textId="77777777" w:rsidR="00591934" w:rsidRPr="003B2F8E" w:rsidRDefault="00591934" w:rsidP="00115882">
            <w:r>
              <w:t>Yes/No</w:t>
            </w:r>
            <w:r w:rsidRPr="00646B1F">
              <w:rPr>
                <w:vertAlign w:val="superscript"/>
              </w:rPr>
              <w:t>a</w:t>
            </w:r>
          </w:p>
        </w:tc>
      </w:tr>
      <w:tr w:rsidR="00591934" w:rsidRPr="003B2F8E" w14:paraId="5D7E22CB" w14:textId="77777777" w:rsidTr="00115882">
        <w:trPr>
          <w:trHeight w:val="5293"/>
        </w:trPr>
        <w:tc>
          <w:tcPr>
            <w:tcW w:w="713" w:type="dxa"/>
          </w:tcPr>
          <w:p w14:paraId="7C187536" w14:textId="77777777" w:rsidR="00591934" w:rsidRDefault="00591934" w:rsidP="00115882">
            <w:r w:rsidRPr="003B2F8E">
              <w:t>1</w:t>
            </w:r>
          </w:p>
          <w:p w14:paraId="515597EB" w14:textId="77777777" w:rsidR="00591934" w:rsidRPr="003B2F8E" w:rsidRDefault="00591934" w:rsidP="00115882"/>
          <w:p w14:paraId="5BB20396" w14:textId="77777777" w:rsidR="00591934" w:rsidRPr="003B2F8E" w:rsidRDefault="00591934" w:rsidP="00115882">
            <w:r w:rsidRPr="003B2F8E">
              <w:t>2</w:t>
            </w:r>
          </w:p>
          <w:p w14:paraId="57407CF0" w14:textId="77777777" w:rsidR="00591934" w:rsidRPr="003B2F8E" w:rsidRDefault="00591934" w:rsidP="00115882">
            <w:r w:rsidRPr="003B2F8E">
              <w:t>3</w:t>
            </w:r>
          </w:p>
          <w:p w14:paraId="6005EF28" w14:textId="77777777" w:rsidR="00591934" w:rsidRDefault="00591934" w:rsidP="00115882">
            <w:r w:rsidRPr="003B2F8E">
              <w:t>4</w:t>
            </w:r>
          </w:p>
          <w:p w14:paraId="5EB4C7EB" w14:textId="77777777" w:rsidR="00591934" w:rsidRPr="003B2F8E" w:rsidRDefault="00591934" w:rsidP="00115882"/>
          <w:p w14:paraId="58665BE9" w14:textId="77777777" w:rsidR="00591934" w:rsidRDefault="00591934" w:rsidP="00115882"/>
          <w:p w14:paraId="69E0D5CE" w14:textId="77777777" w:rsidR="00591934" w:rsidRDefault="00591934" w:rsidP="00115882">
            <w:r w:rsidRPr="003B2F8E">
              <w:t>5</w:t>
            </w:r>
          </w:p>
          <w:p w14:paraId="717729B5" w14:textId="77777777" w:rsidR="00591934" w:rsidRDefault="00591934" w:rsidP="00115882">
            <w:r w:rsidRPr="003B2F8E">
              <w:t>6</w:t>
            </w:r>
          </w:p>
          <w:p w14:paraId="0387F7D9" w14:textId="77777777" w:rsidR="00591934" w:rsidRPr="003B2F8E" w:rsidRDefault="00591934" w:rsidP="00115882"/>
          <w:p w14:paraId="123BF350" w14:textId="77777777" w:rsidR="00591934" w:rsidRDefault="00591934" w:rsidP="00115882">
            <w:r w:rsidRPr="003B2F8E">
              <w:t>7</w:t>
            </w:r>
          </w:p>
          <w:p w14:paraId="20F1EF60" w14:textId="77777777" w:rsidR="00591934" w:rsidRPr="003B2F8E" w:rsidRDefault="00591934" w:rsidP="00115882"/>
          <w:p w14:paraId="7C78E8E6" w14:textId="77777777" w:rsidR="00591934" w:rsidRPr="003B2F8E" w:rsidRDefault="00591934" w:rsidP="00115882">
            <w:r w:rsidRPr="003B2F8E">
              <w:t>8</w:t>
            </w:r>
          </w:p>
          <w:p w14:paraId="458BB425" w14:textId="77777777" w:rsidR="00591934" w:rsidRPr="003B2F8E" w:rsidRDefault="00591934" w:rsidP="00115882"/>
          <w:p w14:paraId="1B8ABB32" w14:textId="77777777" w:rsidR="00591934" w:rsidRPr="003B2F8E" w:rsidRDefault="00591934" w:rsidP="00115882">
            <w:r w:rsidRPr="003B2F8E">
              <w:t>9</w:t>
            </w:r>
          </w:p>
          <w:p w14:paraId="343C3924" w14:textId="77777777" w:rsidR="00591934" w:rsidRDefault="00591934" w:rsidP="00115882"/>
          <w:p w14:paraId="0568FAF7" w14:textId="77777777" w:rsidR="00591934" w:rsidRPr="003B2F8E" w:rsidRDefault="00591934" w:rsidP="00115882">
            <w:r w:rsidRPr="003B2F8E">
              <w:t>10</w:t>
            </w:r>
          </w:p>
        </w:tc>
        <w:tc>
          <w:tcPr>
            <w:tcW w:w="6370" w:type="dxa"/>
            <w:tcBorders>
              <w:right w:val="single" w:sz="4" w:space="0" w:color="auto"/>
            </w:tcBorders>
            <w:hideMark/>
          </w:tcPr>
          <w:p w14:paraId="277083E3" w14:textId="77777777" w:rsidR="00591934" w:rsidRPr="003B2F8E" w:rsidRDefault="00591934" w:rsidP="00115882">
            <w:r w:rsidRPr="003B2F8E">
              <w:t>The study addresses an appropriate and clearly focused question.</w:t>
            </w:r>
          </w:p>
          <w:p w14:paraId="2280711C" w14:textId="77777777" w:rsidR="00591934" w:rsidRPr="003B2F8E" w:rsidRDefault="00591934" w:rsidP="00115882">
            <w:r w:rsidRPr="003B2F8E">
              <w:t>The assignment of subjects to treatment groups is randomized.</w:t>
            </w:r>
          </w:p>
          <w:p w14:paraId="34800A40" w14:textId="77777777" w:rsidR="00591934" w:rsidRPr="003B2F8E" w:rsidRDefault="00591934" w:rsidP="00115882">
            <w:r>
              <w:t>The sample size is justified by a power calculation</w:t>
            </w:r>
            <w:r w:rsidRPr="003B2F8E">
              <w:t>.</w:t>
            </w:r>
          </w:p>
          <w:p w14:paraId="2F16133E" w14:textId="77777777" w:rsidR="00591934" w:rsidRPr="003B2F8E" w:rsidRDefault="00591934" w:rsidP="00115882">
            <w:r>
              <w:t>An adequate concealment method (blinding) is used so that investigators are unaware of which group patients are assigned to</w:t>
            </w:r>
            <w:r w:rsidRPr="003B2F8E">
              <w:t>.</w:t>
            </w:r>
          </w:p>
          <w:p w14:paraId="7CECEAC4" w14:textId="77777777" w:rsidR="00591934" w:rsidRPr="003B2F8E" w:rsidRDefault="00591934" w:rsidP="00115882">
            <w:r>
              <w:t>Patients are blinded to group assignments</w:t>
            </w:r>
          </w:p>
          <w:p w14:paraId="27F758B7" w14:textId="77777777" w:rsidR="00591934" w:rsidRPr="003B2F8E" w:rsidRDefault="00591934" w:rsidP="00115882">
            <w:r>
              <w:t>The treatment and control groups are similar at the start of the trial</w:t>
            </w:r>
          </w:p>
          <w:p w14:paraId="57133387" w14:textId="77777777" w:rsidR="00591934" w:rsidRPr="003B2F8E" w:rsidRDefault="00591934" w:rsidP="00115882">
            <w:r>
              <w:t>The only difference between groups is the treatment under investigation</w:t>
            </w:r>
            <w:r w:rsidRPr="003B2F8E">
              <w:t>.</w:t>
            </w:r>
          </w:p>
          <w:p w14:paraId="16ACB416" w14:textId="77777777" w:rsidR="00591934" w:rsidRPr="003B2F8E" w:rsidRDefault="00591934" w:rsidP="00115882">
            <w:r>
              <w:t>All relevant outcomes are measured in a standard, valid and reliable way.</w:t>
            </w:r>
          </w:p>
          <w:p w14:paraId="7A8574FF" w14:textId="77777777" w:rsidR="00591934" w:rsidRPr="003B2F8E" w:rsidRDefault="00591934" w:rsidP="00115882">
            <w:r>
              <w:t>Was the required sample size reached? Or, if no power calculation was made, was attrition less than 25%?</w:t>
            </w:r>
          </w:p>
          <w:p w14:paraId="6CE66600" w14:textId="77777777" w:rsidR="00591934" w:rsidRDefault="00591934" w:rsidP="00115882">
            <w:r>
              <w:t>All the subjects are analyzed in the groups to which they were randomly allocated (often referred to as intention to treat analysis)</w:t>
            </w:r>
            <w:r w:rsidRPr="003B2F8E">
              <w:t>.</w:t>
            </w:r>
          </w:p>
          <w:p w14:paraId="5DE40882" w14:textId="77777777" w:rsidR="00591934" w:rsidRDefault="00591934" w:rsidP="00115882"/>
          <w:p w14:paraId="10273C78" w14:textId="77777777" w:rsidR="00591934" w:rsidRPr="003B2F8E" w:rsidRDefault="00591934" w:rsidP="00115882">
            <w:pPr>
              <w:jc w:val="right"/>
            </w:pPr>
            <w:r>
              <w:t>Total score</w:t>
            </w:r>
            <w:r w:rsidRPr="008F615E">
              <w:rPr>
                <w:vertAlign w:val="superscript"/>
              </w:rPr>
              <w:t>b</w:t>
            </w:r>
          </w:p>
        </w:tc>
        <w:tc>
          <w:tcPr>
            <w:tcW w:w="1547" w:type="dxa"/>
            <w:tcBorders>
              <w:left w:val="single" w:sz="4" w:space="0" w:color="auto"/>
            </w:tcBorders>
          </w:tcPr>
          <w:p w14:paraId="4C4787E2" w14:textId="77777777" w:rsidR="00591934" w:rsidRDefault="00591934" w:rsidP="00115882"/>
          <w:p w14:paraId="6F34BD18" w14:textId="77777777" w:rsidR="00591934" w:rsidRDefault="00591934" w:rsidP="00115882"/>
          <w:p w14:paraId="5547334F" w14:textId="77777777" w:rsidR="00591934" w:rsidRDefault="00591934" w:rsidP="00115882"/>
          <w:p w14:paraId="278845A0" w14:textId="77777777" w:rsidR="00591934" w:rsidRDefault="00591934" w:rsidP="00115882"/>
          <w:p w14:paraId="31E3E27E" w14:textId="77777777" w:rsidR="00591934" w:rsidRDefault="00591934" w:rsidP="00115882"/>
          <w:p w14:paraId="0E74CDAC" w14:textId="77777777" w:rsidR="00591934" w:rsidRDefault="00591934" w:rsidP="00115882"/>
          <w:p w14:paraId="3203076B" w14:textId="77777777" w:rsidR="00591934" w:rsidRDefault="00591934" w:rsidP="00115882"/>
          <w:p w14:paraId="394055BC" w14:textId="77777777" w:rsidR="00591934" w:rsidRDefault="00591934" w:rsidP="00115882"/>
          <w:p w14:paraId="7425DA2C" w14:textId="77777777" w:rsidR="00591934" w:rsidRDefault="00591934" w:rsidP="00115882"/>
          <w:p w14:paraId="6B2FB1C2" w14:textId="77777777" w:rsidR="00591934" w:rsidRDefault="00591934" w:rsidP="00115882"/>
          <w:p w14:paraId="1FC34F59" w14:textId="77777777" w:rsidR="00591934" w:rsidRDefault="00591934" w:rsidP="00115882"/>
          <w:p w14:paraId="22C7C427" w14:textId="77777777" w:rsidR="00591934" w:rsidRDefault="00591934" w:rsidP="00115882"/>
          <w:p w14:paraId="64BCD632" w14:textId="77777777" w:rsidR="00591934" w:rsidRDefault="00591934" w:rsidP="00115882"/>
          <w:p w14:paraId="3B7227B0" w14:textId="77777777" w:rsidR="00591934" w:rsidRDefault="00591934" w:rsidP="00115882"/>
          <w:p w14:paraId="25695784" w14:textId="77777777" w:rsidR="00591934" w:rsidRDefault="00591934" w:rsidP="00115882"/>
          <w:p w14:paraId="554F2EDB" w14:textId="77777777" w:rsidR="00591934" w:rsidRDefault="00591934" w:rsidP="00115882"/>
          <w:p w14:paraId="59C56179" w14:textId="77777777" w:rsidR="00591934" w:rsidRDefault="00591934" w:rsidP="00115882"/>
          <w:p w14:paraId="0439379A" w14:textId="77777777" w:rsidR="00591934" w:rsidRDefault="00591934" w:rsidP="00115882"/>
          <w:p w14:paraId="2216BDDA" w14:textId="77777777" w:rsidR="00591934" w:rsidRPr="003B2F8E" w:rsidRDefault="00591934" w:rsidP="00115882"/>
        </w:tc>
      </w:tr>
    </w:tbl>
    <w:p w14:paraId="4B09B457" w14:textId="77777777" w:rsidR="00591934" w:rsidRPr="0081269D" w:rsidRDefault="00591934" w:rsidP="00591934">
      <w:pPr>
        <w:rPr>
          <w:rFonts w:cs="Times New Roman"/>
          <w:b/>
          <w:bCs/>
          <w:sz w:val="20"/>
          <w:szCs w:val="20"/>
        </w:rPr>
      </w:pPr>
      <w:r w:rsidRPr="0081269D">
        <w:rPr>
          <w:rFonts w:cs="Times New Roman"/>
          <w:b/>
          <w:bCs/>
        </w:rPr>
        <w:t>SIGN checklist for randomized controlled trials</w:t>
      </w:r>
      <w:r w:rsidRPr="0081269D">
        <w:rPr>
          <w:rFonts w:cs="Times New Roman"/>
          <w:b/>
          <w:bCs/>
        </w:rPr>
        <w:fldChar w:fldCharType="begin"/>
      </w:r>
      <w:r>
        <w:rPr>
          <w:rFonts w:cs="Times New Roman"/>
          <w:b/>
          <w:bCs/>
        </w:rPr>
        <w:instrText xml:space="preserve"> ADDIN EN.CITE &lt;EndNote&gt;&lt;Cite&gt;&lt;Author&gt;(SIGN)&lt;/Author&gt;&lt;Year&gt;2001-2019&lt;/Year&gt;&lt;RecNum&gt;4271&lt;/RecNum&gt;&lt;DisplayText&gt;&lt;style face="superscript"&gt;34&lt;/style&gt;&lt;/DisplayText&gt;&lt;record&gt;&lt;rec-number&gt;4271&lt;/rec-number&gt;&lt;foreign-keys&gt;&lt;key app="EN" db-id="ew5ztzpr5pexd9epdx95pap8w9az5xexwv5z" timestamp="1572389259"&gt;4271&lt;/key&gt;&lt;/foreign-keys&gt;&lt;ref-type name="Web Page"&gt;12&lt;/ref-type&gt;&lt;contributors&gt;&lt;authors&gt;&lt;author&gt;Scottish Intercollegiate Guideline Network (SIGN)&lt;/author&gt;&lt;/authors&gt;&lt;/contributors&gt;&lt;titles&gt;&lt;title&gt;Systematic reviews and meta-analysis&lt;/title&gt;&lt;secondary-title&gt;SIGN Checklist&lt;/secondary-title&gt;&lt;/titles&gt;&lt;volume&gt;2017&lt;/volume&gt;&lt;number&gt;December 2017&lt;/number&gt;&lt;dates&gt;&lt;year&gt;2001-2019&lt;/year&gt;&lt;/dates&gt;&lt;pub-location&gt;Edinburgh&lt;/pub-location&gt;&lt;urls&gt;&lt;related-urls&gt;&lt;url&gt;https://www.sign.ac.uk/checklists-and-notes.html&lt;/url&gt;&lt;/related-urls&gt;&lt;/urls&gt;&lt;custom1&gt;2018&lt;/custom1&gt;&lt;custom2&gt;September 2018&lt;/custom2&gt;&lt;/record&gt;&lt;/Cite&gt;&lt;/EndNote&gt;</w:instrText>
      </w:r>
      <w:r w:rsidRPr="0081269D">
        <w:rPr>
          <w:rFonts w:cs="Times New Roman"/>
          <w:b/>
          <w:bCs/>
        </w:rPr>
        <w:fldChar w:fldCharType="separate"/>
      </w:r>
      <w:r w:rsidRPr="005E0C0E">
        <w:rPr>
          <w:rFonts w:cs="Times New Roman"/>
          <w:b/>
          <w:bCs/>
          <w:noProof/>
          <w:vertAlign w:val="superscript"/>
        </w:rPr>
        <w:t>34</w:t>
      </w:r>
      <w:r w:rsidRPr="0081269D">
        <w:rPr>
          <w:rFonts w:cs="Times New Roman"/>
          <w:b/>
          <w:bCs/>
        </w:rPr>
        <w:fldChar w:fldCharType="end"/>
      </w:r>
    </w:p>
    <w:p w14:paraId="4E584B57" w14:textId="77777777" w:rsidR="00591934" w:rsidRDefault="00591934" w:rsidP="00591934">
      <w:pPr>
        <w:rPr>
          <w:rFonts w:cs="Times New Roman"/>
          <w:sz w:val="20"/>
          <w:szCs w:val="20"/>
        </w:rPr>
      </w:pPr>
      <w:r>
        <w:rPr>
          <w:rFonts w:cs="Times New Roman"/>
          <w:sz w:val="20"/>
          <w:szCs w:val="20"/>
          <w:vertAlign w:val="superscript"/>
        </w:rPr>
        <w:t>a</w:t>
      </w:r>
      <w:r>
        <w:rPr>
          <w:rFonts w:cs="Times New Roman"/>
          <w:sz w:val="20"/>
          <w:szCs w:val="20"/>
        </w:rPr>
        <w:t>Rating: “Yes” = 1, “No” or unable to tell from the article = 0</w:t>
      </w:r>
    </w:p>
    <w:p w14:paraId="2C4F2B5D" w14:textId="77777777" w:rsidR="00591934" w:rsidRPr="0081571E" w:rsidRDefault="00591934" w:rsidP="00591934">
      <w:pPr>
        <w:rPr>
          <w:rFonts w:cs="Times New Roman"/>
          <w:sz w:val="20"/>
          <w:szCs w:val="20"/>
        </w:rPr>
      </w:pPr>
      <w:r w:rsidRPr="00226431">
        <w:rPr>
          <w:rFonts w:cs="Times New Roman"/>
          <w:sz w:val="20"/>
          <w:szCs w:val="20"/>
          <w:vertAlign w:val="superscript"/>
        </w:rPr>
        <w:t>b</w:t>
      </w:r>
      <w:r w:rsidRPr="0081571E">
        <w:rPr>
          <w:rFonts w:cs="Times New Roman"/>
          <w:sz w:val="20"/>
          <w:szCs w:val="20"/>
        </w:rPr>
        <w:t xml:space="preserve">Scoring: </w:t>
      </w:r>
      <w:r>
        <w:rPr>
          <w:rFonts w:cs="Times New Roman"/>
          <w:sz w:val="20"/>
          <w:szCs w:val="20"/>
        </w:rPr>
        <w:t>Sum of items - 9-10</w:t>
      </w:r>
      <w:r w:rsidRPr="0081571E">
        <w:rPr>
          <w:rFonts w:cs="Times New Roman"/>
          <w:sz w:val="20"/>
          <w:szCs w:val="20"/>
        </w:rPr>
        <w:t xml:space="preserve"> </w:t>
      </w:r>
      <w:r>
        <w:rPr>
          <w:rFonts w:cs="Times New Roman"/>
          <w:sz w:val="20"/>
          <w:szCs w:val="20"/>
        </w:rPr>
        <w:t>h</w:t>
      </w:r>
      <w:r w:rsidRPr="0081571E">
        <w:rPr>
          <w:rFonts w:cs="Times New Roman"/>
          <w:sz w:val="20"/>
          <w:szCs w:val="20"/>
        </w:rPr>
        <w:t>igh quality</w:t>
      </w:r>
      <w:r>
        <w:rPr>
          <w:rFonts w:cs="Times New Roman"/>
          <w:sz w:val="20"/>
          <w:szCs w:val="20"/>
        </w:rPr>
        <w:t>, low risk of bias</w:t>
      </w:r>
      <w:r w:rsidRPr="0081571E">
        <w:rPr>
          <w:rFonts w:cs="Times New Roman"/>
          <w:sz w:val="20"/>
          <w:szCs w:val="20"/>
        </w:rPr>
        <w:t>; 6-</w:t>
      </w:r>
      <w:r>
        <w:rPr>
          <w:rFonts w:cs="Times New Roman"/>
          <w:sz w:val="20"/>
          <w:szCs w:val="20"/>
        </w:rPr>
        <w:t>8</w:t>
      </w:r>
      <w:r w:rsidRPr="0081571E">
        <w:rPr>
          <w:rFonts w:cs="Times New Roman"/>
          <w:sz w:val="20"/>
          <w:szCs w:val="20"/>
        </w:rPr>
        <w:t xml:space="preserve"> </w:t>
      </w:r>
      <w:r>
        <w:rPr>
          <w:rFonts w:cs="Times New Roman"/>
          <w:sz w:val="20"/>
          <w:szCs w:val="20"/>
        </w:rPr>
        <w:t>a</w:t>
      </w:r>
      <w:r w:rsidRPr="0081571E">
        <w:rPr>
          <w:rFonts w:cs="Times New Roman"/>
          <w:sz w:val="20"/>
          <w:szCs w:val="20"/>
        </w:rPr>
        <w:t>cceptable quality</w:t>
      </w:r>
      <w:r>
        <w:rPr>
          <w:rFonts w:cs="Times New Roman"/>
          <w:sz w:val="20"/>
          <w:szCs w:val="20"/>
        </w:rPr>
        <w:t>, moderate risk of bias</w:t>
      </w:r>
      <w:r w:rsidRPr="0081571E">
        <w:rPr>
          <w:rFonts w:cs="Times New Roman"/>
          <w:sz w:val="20"/>
          <w:szCs w:val="20"/>
        </w:rPr>
        <w:t xml:space="preserve">; </w:t>
      </w:r>
      <w:r>
        <w:rPr>
          <w:rFonts w:cs="Times New Roman"/>
          <w:sz w:val="20"/>
          <w:szCs w:val="20"/>
        </w:rPr>
        <w:t>3-5</w:t>
      </w:r>
      <w:r w:rsidRPr="0081571E">
        <w:rPr>
          <w:rFonts w:cs="Times New Roman"/>
          <w:sz w:val="20"/>
          <w:szCs w:val="20"/>
        </w:rPr>
        <w:t xml:space="preserve"> </w:t>
      </w:r>
      <w:r>
        <w:rPr>
          <w:rFonts w:cs="Times New Roman"/>
          <w:sz w:val="20"/>
          <w:szCs w:val="20"/>
        </w:rPr>
        <w:t>l</w:t>
      </w:r>
      <w:r w:rsidRPr="0081571E">
        <w:rPr>
          <w:rFonts w:cs="Times New Roman"/>
          <w:sz w:val="20"/>
          <w:szCs w:val="20"/>
        </w:rPr>
        <w:t xml:space="preserve">ow </w:t>
      </w:r>
      <w:r>
        <w:rPr>
          <w:rFonts w:cs="Times New Roman"/>
          <w:sz w:val="20"/>
          <w:szCs w:val="20"/>
        </w:rPr>
        <w:t>q</w:t>
      </w:r>
      <w:r w:rsidRPr="0081571E">
        <w:rPr>
          <w:rFonts w:cs="Times New Roman"/>
          <w:sz w:val="20"/>
          <w:szCs w:val="20"/>
        </w:rPr>
        <w:t>uality</w:t>
      </w:r>
      <w:r>
        <w:rPr>
          <w:rFonts w:cs="Times New Roman"/>
          <w:sz w:val="20"/>
          <w:szCs w:val="20"/>
        </w:rPr>
        <w:t>, high risk of bias</w:t>
      </w:r>
      <w:r w:rsidRPr="0081571E">
        <w:rPr>
          <w:rFonts w:cs="Times New Roman"/>
          <w:sz w:val="20"/>
          <w:szCs w:val="20"/>
        </w:rPr>
        <w:t>;</w:t>
      </w:r>
      <w:r>
        <w:rPr>
          <w:rFonts w:cs="Times New Roman"/>
          <w:sz w:val="20"/>
          <w:szCs w:val="20"/>
        </w:rPr>
        <w:t xml:space="preserve"> 0-2 or</w:t>
      </w:r>
      <w:r w:rsidRPr="0081571E">
        <w:rPr>
          <w:rFonts w:cs="Times New Roman"/>
          <w:sz w:val="20"/>
          <w:szCs w:val="20"/>
        </w:rPr>
        <w:t xml:space="preserve"> if </w:t>
      </w:r>
      <w:r>
        <w:rPr>
          <w:rFonts w:cs="Times New Roman"/>
          <w:sz w:val="20"/>
          <w:szCs w:val="20"/>
        </w:rPr>
        <w:t xml:space="preserve">item </w:t>
      </w:r>
      <w:r w:rsidRPr="0081571E">
        <w:rPr>
          <w:rFonts w:cs="Times New Roman"/>
          <w:sz w:val="20"/>
          <w:szCs w:val="20"/>
        </w:rPr>
        <w:t>1 and/or 3 are “no</w:t>
      </w:r>
      <w:r>
        <w:rPr>
          <w:rFonts w:cs="Times New Roman"/>
          <w:sz w:val="20"/>
          <w:szCs w:val="20"/>
        </w:rPr>
        <w:t xml:space="preserve"> u</w:t>
      </w:r>
      <w:r w:rsidRPr="0081571E">
        <w:rPr>
          <w:rFonts w:cs="Times New Roman"/>
          <w:sz w:val="20"/>
          <w:szCs w:val="20"/>
        </w:rPr>
        <w:t>nacceptable quality (reject)</w:t>
      </w:r>
    </w:p>
    <w:p w14:paraId="743F51B1" w14:textId="77777777" w:rsidR="00591934" w:rsidRDefault="00591934" w:rsidP="00591934">
      <w:pPr>
        <w:rPr>
          <w:rFonts w:cs="Times New Roman"/>
        </w:rPr>
      </w:pPr>
    </w:p>
    <w:p w14:paraId="3C2DFB5F" w14:textId="77777777" w:rsidR="00591934" w:rsidRDefault="00591934" w:rsidP="00591934">
      <w:pPr>
        <w:rPr>
          <w:rFonts w:cs="Times New Roman"/>
        </w:rPr>
        <w:sectPr w:rsidR="00591934">
          <w:pgSz w:w="12240" w:h="15840"/>
          <w:pgMar w:top="1440" w:right="1800" w:bottom="1440" w:left="1800" w:header="720" w:footer="720" w:gutter="0"/>
          <w:cols w:space="720"/>
        </w:sectPr>
      </w:pPr>
    </w:p>
    <w:p w14:paraId="4B113FF5" w14:textId="77777777" w:rsidR="00591934" w:rsidRPr="001A2929" w:rsidRDefault="00591934" w:rsidP="00591934">
      <w:pPr>
        <w:rPr>
          <w:rFonts w:cs="Times New Roman"/>
          <w:b/>
          <w:bCs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13"/>
        <w:gridCol w:w="6370"/>
        <w:gridCol w:w="1547"/>
      </w:tblGrid>
      <w:tr w:rsidR="00591934" w:rsidRPr="003B2F8E" w14:paraId="3F6957D6" w14:textId="77777777" w:rsidTr="00115882">
        <w:tc>
          <w:tcPr>
            <w:tcW w:w="708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CF68AD" w14:textId="77777777" w:rsidR="00591934" w:rsidRPr="001A2929" w:rsidRDefault="00591934" w:rsidP="00115882">
            <w:pPr>
              <w:rPr>
                <w:b/>
                <w:bCs/>
              </w:rPr>
            </w:pPr>
            <w:r w:rsidRPr="001A2929">
              <w:rPr>
                <w:b/>
                <w:bCs/>
              </w:rPr>
              <w:t>Items</w:t>
            </w:r>
          </w:p>
        </w:tc>
        <w:tc>
          <w:tcPr>
            <w:tcW w:w="15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2EFAA6A" w14:textId="77777777" w:rsidR="00591934" w:rsidRPr="001A2929" w:rsidRDefault="00591934" w:rsidP="00115882">
            <w:pPr>
              <w:rPr>
                <w:b/>
                <w:bCs/>
              </w:rPr>
            </w:pPr>
            <w:r w:rsidRPr="001A2929">
              <w:rPr>
                <w:b/>
                <w:bCs/>
              </w:rPr>
              <w:t>Yes/No</w:t>
            </w:r>
            <w:r w:rsidRPr="001A2929">
              <w:rPr>
                <w:b/>
                <w:bCs/>
                <w:vertAlign w:val="superscript"/>
              </w:rPr>
              <w:t>a</w:t>
            </w:r>
          </w:p>
        </w:tc>
      </w:tr>
      <w:tr w:rsidR="00591934" w:rsidRPr="003B2F8E" w14:paraId="446EF783" w14:textId="77777777" w:rsidTr="00115882">
        <w:tc>
          <w:tcPr>
            <w:tcW w:w="7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475B707B" w14:textId="77777777" w:rsidR="00591934" w:rsidRPr="003B2F8E" w:rsidRDefault="00591934" w:rsidP="00115882">
            <w:r w:rsidRPr="003B2F8E">
              <w:t>1</w:t>
            </w:r>
          </w:p>
          <w:p w14:paraId="19F6F0F5" w14:textId="77777777" w:rsidR="00591934" w:rsidRPr="003B2F8E" w:rsidRDefault="00591934" w:rsidP="00115882">
            <w:r>
              <w:t>2</w:t>
            </w:r>
          </w:p>
          <w:p w14:paraId="3186AB6A" w14:textId="77777777" w:rsidR="00591934" w:rsidRPr="003B2F8E" w:rsidRDefault="00591934" w:rsidP="00115882"/>
          <w:p w14:paraId="166AD521" w14:textId="77777777" w:rsidR="00591934" w:rsidRDefault="00591934" w:rsidP="00115882"/>
          <w:p w14:paraId="1B7F21BE" w14:textId="77777777" w:rsidR="00591934" w:rsidRPr="003B2F8E" w:rsidRDefault="00591934" w:rsidP="00115882">
            <w:r w:rsidRPr="003B2F8E">
              <w:t>3</w:t>
            </w:r>
          </w:p>
          <w:p w14:paraId="773E25D3" w14:textId="77777777" w:rsidR="00591934" w:rsidRDefault="00591934" w:rsidP="00115882"/>
          <w:p w14:paraId="263E0B83" w14:textId="77777777" w:rsidR="00591934" w:rsidRPr="003B2F8E" w:rsidRDefault="00591934" w:rsidP="00115882"/>
          <w:p w14:paraId="354C5DCF" w14:textId="77777777" w:rsidR="00591934" w:rsidRPr="003B2F8E" w:rsidRDefault="00591934" w:rsidP="00115882">
            <w:r w:rsidRPr="003B2F8E">
              <w:t>4</w:t>
            </w:r>
          </w:p>
          <w:p w14:paraId="4DB79109" w14:textId="77777777" w:rsidR="00591934" w:rsidRDefault="00591934" w:rsidP="00115882"/>
          <w:p w14:paraId="1643E103" w14:textId="77777777" w:rsidR="00591934" w:rsidRPr="003B2F8E" w:rsidRDefault="00591934" w:rsidP="00115882"/>
          <w:p w14:paraId="451BE24B" w14:textId="77777777" w:rsidR="00591934" w:rsidRPr="003B2F8E" w:rsidRDefault="00591934" w:rsidP="00115882">
            <w:r w:rsidRPr="003B2F8E">
              <w:t>5</w:t>
            </w:r>
          </w:p>
          <w:p w14:paraId="59C5258B" w14:textId="77777777" w:rsidR="00591934" w:rsidRDefault="00591934" w:rsidP="00115882"/>
          <w:p w14:paraId="7B3E3E94" w14:textId="77777777" w:rsidR="00591934" w:rsidRPr="003B2F8E" w:rsidRDefault="00591934" w:rsidP="00115882"/>
          <w:p w14:paraId="1DF3A1FD" w14:textId="77777777" w:rsidR="00591934" w:rsidRPr="003B2F8E" w:rsidRDefault="00591934" w:rsidP="00115882">
            <w:r w:rsidRPr="003B2F8E">
              <w:t>6</w:t>
            </w:r>
          </w:p>
          <w:p w14:paraId="269A21E1" w14:textId="77777777" w:rsidR="00591934" w:rsidRDefault="00591934" w:rsidP="00115882"/>
          <w:p w14:paraId="02128CB5" w14:textId="77777777" w:rsidR="00591934" w:rsidRPr="003B2F8E" w:rsidRDefault="00591934" w:rsidP="00115882"/>
          <w:p w14:paraId="1CACB8AC" w14:textId="77777777" w:rsidR="00591934" w:rsidRPr="003B2F8E" w:rsidRDefault="00591934" w:rsidP="00115882">
            <w:r w:rsidRPr="003B2F8E">
              <w:t>7</w:t>
            </w:r>
          </w:p>
          <w:p w14:paraId="29356BD0" w14:textId="77777777" w:rsidR="00591934" w:rsidRPr="003B2F8E" w:rsidRDefault="00591934" w:rsidP="00115882">
            <w:r w:rsidRPr="003B2F8E">
              <w:t>8</w:t>
            </w:r>
          </w:p>
          <w:p w14:paraId="0175E66E" w14:textId="77777777" w:rsidR="00591934" w:rsidRPr="003B2F8E" w:rsidRDefault="00591934" w:rsidP="00115882"/>
          <w:p w14:paraId="2315B19A" w14:textId="77777777" w:rsidR="00591934" w:rsidRPr="003B2F8E" w:rsidRDefault="00591934" w:rsidP="00115882">
            <w:r w:rsidRPr="003B2F8E">
              <w:t>9</w:t>
            </w:r>
          </w:p>
          <w:p w14:paraId="124B17CC" w14:textId="77777777" w:rsidR="00591934" w:rsidRDefault="00591934" w:rsidP="00115882"/>
          <w:p w14:paraId="65DCAA96" w14:textId="77777777" w:rsidR="00591934" w:rsidRPr="003B2F8E" w:rsidRDefault="00591934" w:rsidP="00115882"/>
          <w:p w14:paraId="5D892AE6" w14:textId="77777777" w:rsidR="00591934" w:rsidRPr="003B2F8E" w:rsidRDefault="00591934" w:rsidP="00115882">
            <w:r w:rsidRPr="003B2F8E">
              <w:t>10</w:t>
            </w:r>
          </w:p>
          <w:p w14:paraId="723F9903" w14:textId="77777777" w:rsidR="00591934" w:rsidRPr="003B2F8E" w:rsidRDefault="00591934" w:rsidP="00115882">
            <w:r w:rsidRPr="003B2F8E">
              <w:t>11</w:t>
            </w:r>
          </w:p>
          <w:p w14:paraId="0CDDF1AB" w14:textId="77777777" w:rsidR="00591934" w:rsidRDefault="00591934" w:rsidP="00115882"/>
          <w:p w14:paraId="398CDE0D" w14:textId="77777777" w:rsidR="00591934" w:rsidRPr="003B2F8E" w:rsidRDefault="00591934" w:rsidP="00115882"/>
          <w:p w14:paraId="6C2F63A6" w14:textId="77777777" w:rsidR="00591934" w:rsidRPr="003B2F8E" w:rsidRDefault="00591934" w:rsidP="00115882">
            <w:r w:rsidRPr="003B2F8E">
              <w:t>12</w:t>
            </w:r>
          </w:p>
          <w:p w14:paraId="710EC9B8" w14:textId="77777777" w:rsidR="00591934" w:rsidRPr="003B2F8E" w:rsidRDefault="00591934" w:rsidP="00115882"/>
          <w:p w14:paraId="5F5D7FC5" w14:textId="77777777" w:rsidR="00591934" w:rsidRPr="003B2F8E" w:rsidRDefault="00591934" w:rsidP="00115882">
            <w:r w:rsidRPr="003B2F8E">
              <w:t>13</w:t>
            </w:r>
          </w:p>
          <w:p w14:paraId="20FB8003" w14:textId="77777777" w:rsidR="00591934" w:rsidRPr="003B2F8E" w:rsidRDefault="00591934" w:rsidP="00115882"/>
          <w:p w14:paraId="6B6AA597" w14:textId="77777777" w:rsidR="00591934" w:rsidRPr="003B2F8E" w:rsidRDefault="00591934" w:rsidP="00115882">
            <w:r w:rsidRPr="003B2F8E">
              <w:t>14</w:t>
            </w:r>
          </w:p>
        </w:tc>
        <w:tc>
          <w:tcPr>
            <w:tcW w:w="63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755F7C07" w14:textId="77777777" w:rsidR="00591934" w:rsidRPr="003B2F8E" w:rsidRDefault="00591934" w:rsidP="00115882">
            <w:pPr>
              <w:rPr>
                <w:lang w:val="en-CA"/>
              </w:rPr>
            </w:pPr>
            <w:r w:rsidRPr="003B2F8E">
              <w:t>The study addresses appropriate and clearly focused question</w:t>
            </w:r>
          </w:p>
          <w:p w14:paraId="6B260137" w14:textId="77777777" w:rsidR="00591934" w:rsidRPr="003B2F8E" w:rsidRDefault="00591934" w:rsidP="00115882">
            <w:pPr>
              <w:rPr>
                <w:lang w:val="en-CA"/>
              </w:rPr>
            </w:pPr>
            <w:r w:rsidRPr="003B2F8E">
              <w:t>The two groups being studied are selected from source populations that are comparable other than the factor under investigation. Only when there is a comparison group.</w:t>
            </w:r>
          </w:p>
          <w:p w14:paraId="2C0991BE" w14:textId="77777777" w:rsidR="00591934" w:rsidRPr="003B2F8E" w:rsidRDefault="00591934" w:rsidP="00115882">
            <w:pPr>
              <w:rPr>
                <w:lang w:val="en-CA"/>
              </w:rPr>
            </w:pPr>
            <w:r w:rsidRPr="003B2F8E">
              <w:t>The study indicates how many of the people asked to take part did so, in each of the groups being studied. Only in prospective, multiple cohort studies.</w:t>
            </w:r>
          </w:p>
          <w:p w14:paraId="0628FC1F" w14:textId="77777777" w:rsidR="00591934" w:rsidRPr="003B2F8E" w:rsidRDefault="00591934" w:rsidP="00115882">
            <w:pPr>
              <w:rPr>
                <w:lang w:val="en-CA"/>
              </w:rPr>
            </w:pPr>
            <w:r w:rsidRPr="003B2F8E">
              <w:t>The likelihood that some eligible subjects might have outcome at the time of enrolment is assessed and taken into account in the analysis</w:t>
            </w:r>
          </w:p>
          <w:p w14:paraId="6D5CD96C" w14:textId="77777777" w:rsidR="00591934" w:rsidRPr="003B2F8E" w:rsidRDefault="00591934" w:rsidP="00115882">
            <w:pPr>
              <w:rPr>
                <w:lang w:val="en-CA"/>
              </w:rPr>
            </w:pPr>
            <w:r w:rsidRPr="003B2F8E">
              <w:t>It was revealed what percentage of individuals or clusters recruited into each arm of the study dropped out before the study was completed. In prospective studies.</w:t>
            </w:r>
          </w:p>
          <w:p w14:paraId="1E0DEBDD" w14:textId="77777777" w:rsidR="00591934" w:rsidRPr="003B2F8E" w:rsidRDefault="00591934" w:rsidP="00115882">
            <w:pPr>
              <w:rPr>
                <w:lang w:val="en-CA"/>
              </w:rPr>
            </w:pPr>
            <w:r w:rsidRPr="003B2F8E">
              <w:t>A comparison is made between full participants and those lost to follow-up, by exposure status. Only in prospective, multiple cohort studies.</w:t>
            </w:r>
          </w:p>
          <w:p w14:paraId="171E38DB" w14:textId="77777777" w:rsidR="00591934" w:rsidRPr="003B2F8E" w:rsidRDefault="00591934" w:rsidP="00115882">
            <w:pPr>
              <w:rPr>
                <w:lang w:val="en-CA"/>
              </w:rPr>
            </w:pPr>
            <w:r w:rsidRPr="003B2F8E">
              <w:t xml:space="preserve">The outcomes are clearly defined. </w:t>
            </w:r>
          </w:p>
          <w:p w14:paraId="7D77EC8B" w14:textId="77777777" w:rsidR="00591934" w:rsidRPr="003B2F8E" w:rsidRDefault="00591934" w:rsidP="00115882">
            <w:pPr>
              <w:rPr>
                <w:lang w:val="en-CA"/>
              </w:rPr>
            </w:pPr>
            <w:r w:rsidRPr="003B2F8E">
              <w:t>The assessment of outcome is made blind to exposure status. In studies with more than one group.</w:t>
            </w:r>
          </w:p>
          <w:p w14:paraId="7CBA792B" w14:textId="77777777" w:rsidR="00591934" w:rsidRPr="003B2F8E" w:rsidRDefault="00591934" w:rsidP="00115882">
            <w:pPr>
              <w:rPr>
                <w:lang w:val="en-CA"/>
              </w:rPr>
            </w:pPr>
            <w:r w:rsidRPr="00F02EA5">
              <w:t>Where blinding was not possible, there is some recognition that knowledge of exposure status could have influenced the assessment of outcome.</w:t>
            </w:r>
          </w:p>
          <w:p w14:paraId="18C75D63" w14:textId="77777777" w:rsidR="00591934" w:rsidRPr="003B2F8E" w:rsidRDefault="00591934" w:rsidP="00115882">
            <w:pPr>
              <w:rPr>
                <w:lang w:val="en-CA"/>
              </w:rPr>
            </w:pPr>
            <w:r w:rsidRPr="003B2F8E">
              <w:t>The measure of assessment of exposure is reliable</w:t>
            </w:r>
          </w:p>
          <w:p w14:paraId="33564EB2" w14:textId="77777777" w:rsidR="00591934" w:rsidRPr="003B2F8E" w:rsidRDefault="00591934" w:rsidP="00115882">
            <w:pPr>
              <w:rPr>
                <w:lang w:val="en-CA"/>
              </w:rPr>
            </w:pPr>
            <w:r w:rsidRPr="003B2F8E">
              <w:t>Evidence from other sources is used to demonstrate that the method of outcome is valid and reliable. Whenever any kind of subjective measure is used.</w:t>
            </w:r>
          </w:p>
          <w:p w14:paraId="1115D131" w14:textId="77777777" w:rsidR="00591934" w:rsidRPr="003B2F8E" w:rsidRDefault="00591934" w:rsidP="00115882">
            <w:pPr>
              <w:rPr>
                <w:lang w:val="en-CA"/>
              </w:rPr>
            </w:pPr>
            <w:r w:rsidRPr="00F02EA5">
              <w:t>Exposure level or prognostic factor is assessed more than once. Prospective studies only.</w:t>
            </w:r>
          </w:p>
          <w:p w14:paraId="0D070611" w14:textId="77777777" w:rsidR="00591934" w:rsidRPr="003B2F8E" w:rsidRDefault="00591934" w:rsidP="00115882">
            <w:pPr>
              <w:rPr>
                <w:lang w:val="en-CA"/>
              </w:rPr>
            </w:pPr>
            <w:r w:rsidRPr="003B2F8E">
              <w:t>The main potential confounders are identified and taken into account adequately in the design and analysis.</w:t>
            </w:r>
          </w:p>
          <w:p w14:paraId="618075AB" w14:textId="77777777" w:rsidR="00591934" w:rsidRDefault="00591934" w:rsidP="00115882">
            <w:r w:rsidRPr="003B2F8E">
              <w:t>Confidence intervals are provided.</w:t>
            </w:r>
          </w:p>
          <w:p w14:paraId="182F0381" w14:textId="77777777" w:rsidR="00591934" w:rsidRDefault="00591934" w:rsidP="00115882">
            <w:pPr>
              <w:rPr>
                <w:lang w:val="en-CA"/>
              </w:rPr>
            </w:pPr>
          </w:p>
          <w:p w14:paraId="5EA6324B" w14:textId="77777777" w:rsidR="00591934" w:rsidRPr="003B2F8E" w:rsidRDefault="00591934" w:rsidP="00115882">
            <w:pPr>
              <w:jc w:val="right"/>
              <w:rPr>
                <w:lang w:val="en-CA"/>
              </w:rPr>
            </w:pPr>
            <w:r>
              <w:rPr>
                <w:lang w:val="en-CA"/>
              </w:rPr>
              <w:t>Total score</w:t>
            </w:r>
            <w:r w:rsidRPr="008F615E">
              <w:rPr>
                <w:vertAlign w:val="superscript"/>
                <w:lang w:val="en-CA"/>
              </w:rPr>
              <w:t>b</w:t>
            </w:r>
          </w:p>
        </w:tc>
        <w:tc>
          <w:tcPr>
            <w:tcW w:w="15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E45D8F" w14:textId="77777777" w:rsidR="00591934" w:rsidRDefault="00591934" w:rsidP="00115882"/>
          <w:p w14:paraId="5BE60985" w14:textId="77777777" w:rsidR="00591934" w:rsidRDefault="00591934" w:rsidP="00115882"/>
          <w:p w14:paraId="2308139A" w14:textId="77777777" w:rsidR="00591934" w:rsidRDefault="00591934" w:rsidP="00115882"/>
          <w:p w14:paraId="07E4BE16" w14:textId="77777777" w:rsidR="00591934" w:rsidRDefault="00591934" w:rsidP="00115882"/>
          <w:p w14:paraId="6D5CFBE0" w14:textId="77777777" w:rsidR="00591934" w:rsidRDefault="00591934" w:rsidP="00115882"/>
          <w:p w14:paraId="2337AED2" w14:textId="77777777" w:rsidR="00591934" w:rsidRDefault="00591934" w:rsidP="00115882"/>
          <w:p w14:paraId="2A3A7E3D" w14:textId="77777777" w:rsidR="00591934" w:rsidRDefault="00591934" w:rsidP="00115882"/>
          <w:p w14:paraId="2109BCBC" w14:textId="77777777" w:rsidR="00591934" w:rsidRDefault="00591934" w:rsidP="00115882"/>
          <w:p w14:paraId="0D9A3238" w14:textId="77777777" w:rsidR="00591934" w:rsidRDefault="00591934" w:rsidP="00115882"/>
          <w:p w14:paraId="6F85517A" w14:textId="77777777" w:rsidR="00591934" w:rsidRDefault="00591934" w:rsidP="00115882"/>
          <w:p w14:paraId="6893ABEE" w14:textId="77777777" w:rsidR="00591934" w:rsidRDefault="00591934" w:rsidP="00115882"/>
          <w:p w14:paraId="0437B7FC" w14:textId="77777777" w:rsidR="00591934" w:rsidRDefault="00591934" w:rsidP="00115882"/>
          <w:p w14:paraId="6899EEF3" w14:textId="77777777" w:rsidR="00591934" w:rsidRDefault="00591934" w:rsidP="00115882"/>
          <w:p w14:paraId="7470C727" w14:textId="77777777" w:rsidR="00591934" w:rsidRDefault="00591934" w:rsidP="00115882"/>
          <w:p w14:paraId="25950C12" w14:textId="77777777" w:rsidR="00591934" w:rsidRDefault="00591934" w:rsidP="00115882"/>
          <w:p w14:paraId="61FCCD67" w14:textId="77777777" w:rsidR="00591934" w:rsidRDefault="00591934" w:rsidP="00115882"/>
          <w:p w14:paraId="3A60D178" w14:textId="77777777" w:rsidR="00591934" w:rsidRDefault="00591934" w:rsidP="00115882"/>
          <w:p w14:paraId="2F50B566" w14:textId="77777777" w:rsidR="00591934" w:rsidRDefault="00591934" w:rsidP="00115882"/>
          <w:p w14:paraId="464BC480" w14:textId="77777777" w:rsidR="00591934" w:rsidRDefault="00591934" w:rsidP="00115882"/>
          <w:p w14:paraId="63BE300D" w14:textId="77777777" w:rsidR="00591934" w:rsidRDefault="00591934" w:rsidP="00115882"/>
          <w:p w14:paraId="12463C7D" w14:textId="77777777" w:rsidR="00591934" w:rsidRDefault="00591934" w:rsidP="00115882"/>
          <w:p w14:paraId="2B8B521E" w14:textId="77777777" w:rsidR="00591934" w:rsidRDefault="00591934" w:rsidP="00115882"/>
          <w:p w14:paraId="1ADA000C" w14:textId="77777777" w:rsidR="00591934" w:rsidRDefault="00591934" w:rsidP="00115882"/>
          <w:p w14:paraId="38409A36" w14:textId="77777777" w:rsidR="00591934" w:rsidRDefault="00591934" w:rsidP="00115882"/>
          <w:p w14:paraId="2168D8E5" w14:textId="77777777" w:rsidR="00591934" w:rsidRDefault="00591934" w:rsidP="00115882"/>
          <w:p w14:paraId="4E558369" w14:textId="77777777" w:rsidR="00591934" w:rsidRDefault="00591934" w:rsidP="00115882"/>
          <w:p w14:paraId="419F3227" w14:textId="77777777" w:rsidR="00591934" w:rsidRDefault="00591934" w:rsidP="00115882"/>
          <w:p w14:paraId="1353E84C" w14:textId="77777777" w:rsidR="00591934" w:rsidRDefault="00591934" w:rsidP="00115882"/>
          <w:p w14:paraId="15037531" w14:textId="77777777" w:rsidR="00591934" w:rsidRDefault="00591934" w:rsidP="00115882"/>
          <w:p w14:paraId="40B39A83" w14:textId="77777777" w:rsidR="00591934" w:rsidRDefault="00591934" w:rsidP="00115882"/>
          <w:p w14:paraId="453B78E5" w14:textId="77777777" w:rsidR="00591934" w:rsidRDefault="00591934" w:rsidP="00115882"/>
          <w:p w14:paraId="1599B2D9" w14:textId="77777777" w:rsidR="00591934" w:rsidRPr="003B2F8E" w:rsidRDefault="00591934" w:rsidP="00115882"/>
        </w:tc>
      </w:tr>
    </w:tbl>
    <w:p w14:paraId="701A3DC5" w14:textId="77777777" w:rsidR="00591934" w:rsidRPr="0081269D" w:rsidRDefault="00591934" w:rsidP="00591934">
      <w:pPr>
        <w:rPr>
          <w:rFonts w:cs="Times New Roman"/>
          <w:sz w:val="20"/>
          <w:szCs w:val="20"/>
        </w:rPr>
      </w:pPr>
      <w:r>
        <w:rPr>
          <w:rFonts w:cs="Times New Roman"/>
          <w:b/>
          <w:bCs/>
        </w:rPr>
        <w:t>SIGN checklist for c</w:t>
      </w:r>
      <w:r w:rsidRPr="001A2929">
        <w:rPr>
          <w:rFonts w:cs="Times New Roman"/>
          <w:b/>
          <w:bCs/>
        </w:rPr>
        <w:t>ohort stud</w:t>
      </w:r>
      <w:r>
        <w:rPr>
          <w:rFonts w:cs="Times New Roman"/>
          <w:b/>
          <w:bCs/>
        </w:rPr>
        <w:t>ies</w:t>
      </w:r>
      <w:r w:rsidRPr="001A2929">
        <w:rPr>
          <w:rFonts w:cs="Times New Roman"/>
          <w:b/>
          <w:bCs/>
        </w:rPr>
        <w:fldChar w:fldCharType="begin"/>
      </w:r>
      <w:r>
        <w:rPr>
          <w:rFonts w:cs="Times New Roman"/>
          <w:b/>
          <w:bCs/>
        </w:rPr>
        <w:instrText xml:space="preserve"> ADDIN EN.CITE &lt;EndNote&gt;&lt;Cite&gt;&lt;Author&gt;(SIGN)&lt;/Author&gt;&lt;Year&gt;2001-2019&lt;/Year&gt;&lt;RecNum&gt;4271&lt;/RecNum&gt;&lt;DisplayText&gt;&lt;style face="superscript"&gt;34&lt;/style&gt;&lt;/DisplayText&gt;&lt;record&gt;&lt;rec-number&gt;4271&lt;/rec-number&gt;&lt;foreign-keys&gt;&lt;key app="EN" db-id="ew5ztzpr5pexd9epdx95pap8w9az5xexwv5z" timestamp="1572389259"&gt;4271&lt;/key&gt;&lt;/foreign-keys&gt;&lt;ref-type name="Web Page"&gt;12&lt;/ref-type&gt;&lt;contributors&gt;&lt;authors&gt;&lt;author&gt;Scottish Intercollegiate Guideline Network (SIGN)&lt;/author&gt;&lt;/authors&gt;&lt;/contributors&gt;&lt;titles&gt;&lt;title&gt;Systematic reviews and meta-analysis&lt;/title&gt;&lt;secondary-title&gt;SIGN Checklist&lt;/secondary-title&gt;&lt;/titles&gt;&lt;volume&gt;2017&lt;/volume&gt;&lt;number&gt;December 2017&lt;/number&gt;&lt;dates&gt;&lt;year&gt;2001-2019&lt;/year&gt;&lt;/dates&gt;&lt;pub-location&gt;Edinburgh&lt;/pub-location&gt;&lt;urls&gt;&lt;related-urls&gt;&lt;url&gt;https://www.sign.ac.uk/checklists-and-notes.html&lt;/url&gt;&lt;/related-urls&gt;&lt;/urls&gt;&lt;custom1&gt;2018&lt;/custom1&gt;&lt;custom2&gt;September 2018&lt;/custom2&gt;&lt;/record&gt;&lt;/Cite&gt;&lt;/EndNote&gt;</w:instrText>
      </w:r>
      <w:r w:rsidRPr="001A2929">
        <w:rPr>
          <w:rFonts w:cs="Times New Roman"/>
          <w:b/>
          <w:bCs/>
        </w:rPr>
        <w:fldChar w:fldCharType="separate"/>
      </w:r>
      <w:r w:rsidRPr="005E0C0E">
        <w:rPr>
          <w:rFonts w:cs="Times New Roman"/>
          <w:b/>
          <w:bCs/>
          <w:noProof/>
          <w:vertAlign w:val="superscript"/>
        </w:rPr>
        <w:t>34</w:t>
      </w:r>
      <w:r w:rsidRPr="001A2929">
        <w:rPr>
          <w:rFonts w:cs="Times New Roman"/>
          <w:b/>
          <w:bCs/>
        </w:rPr>
        <w:fldChar w:fldCharType="end"/>
      </w:r>
    </w:p>
    <w:p w14:paraId="39C09EF6" w14:textId="77777777" w:rsidR="00591934" w:rsidRDefault="00591934" w:rsidP="00591934">
      <w:pPr>
        <w:rPr>
          <w:rFonts w:cs="Times New Roman"/>
          <w:sz w:val="20"/>
          <w:szCs w:val="20"/>
        </w:rPr>
      </w:pPr>
      <w:r>
        <w:rPr>
          <w:rFonts w:cs="Times New Roman"/>
          <w:sz w:val="20"/>
          <w:szCs w:val="20"/>
          <w:vertAlign w:val="superscript"/>
        </w:rPr>
        <w:t>a</w:t>
      </w:r>
      <w:r>
        <w:rPr>
          <w:rFonts w:cs="Times New Roman"/>
          <w:sz w:val="20"/>
          <w:szCs w:val="20"/>
        </w:rPr>
        <w:t>Rating: “Yes” = 1, “No” or unable to tell from the article = 0</w:t>
      </w:r>
    </w:p>
    <w:p w14:paraId="2D9F0887" w14:textId="77777777" w:rsidR="00591934" w:rsidRDefault="00591934" w:rsidP="00591934">
      <w:pPr>
        <w:rPr>
          <w:rFonts w:cs="Times New Roman"/>
          <w:sz w:val="20"/>
          <w:szCs w:val="20"/>
        </w:rPr>
      </w:pPr>
      <w:r w:rsidRPr="00226431">
        <w:rPr>
          <w:rFonts w:cs="Times New Roman"/>
          <w:sz w:val="20"/>
          <w:szCs w:val="20"/>
          <w:vertAlign w:val="superscript"/>
        </w:rPr>
        <w:t>b</w:t>
      </w:r>
      <w:r w:rsidRPr="0081571E">
        <w:rPr>
          <w:rFonts w:cs="Times New Roman"/>
          <w:sz w:val="20"/>
          <w:szCs w:val="20"/>
        </w:rPr>
        <w:t xml:space="preserve">Scoring: </w:t>
      </w:r>
      <w:r>
        <w:rPr>
          <w:rFonts w:cs="Times New Roman"/>
          <w:sz w:val="20"/>
          <w:szCs w:val="20"/>
        </w:rPr>
        <w:t>Sum of items – 11</w:t>
      </w:r>
      <w:r w:rsidRPr="00305FCB">
        <w:rPr>
          <w:rFonts w:cs="Times New Roman"/>
          <w:sz w:val="20"/>
          <w:szCs w:val="20"/>
        </w:rPr>
        <w:t>-1</w:t>
      </w:r>
      <w:r>
        <w:rPr>
          <w:rFonts w:cs="Times New Roman"/>
          <w:sz w:val="20"/>
          <w:szCs w:val="20"/>
        </w:rPr>
        <w:t>4</w:t>
      </w:r>
      <w:r w:rsidRPr="00305FCB">
        <w:rPr>
          <w:rFonts w:cs="Times New Roman"/>
          <w:sz w:val="20"/>
          <w:szCs w:val="20"/>
        </w:rPr>
        <w:t>=high</w:t>
      </w:r>
      <w:r>
        <w:rPr>
          <w:rFonts w:cs="Times New Roman"/>
          <w:sz w:val="20"/>
          <w:szCs w:val="20"/>
        </w:rPr>
        <w:t xml:space="preserve"> quality, low risk of bias</w:t>
      </w:r>
      <w:r w:rsidRPr="00305FCB">
        <w:rPr>
          <w:rFonts w:cs="Times New Roman"/>
          <w:sz w:val="20"/>
          <w:szCs w:val="20"/>
        </w:rPr>
        <w:t xml:space="preserve"> (H); </w:t>
      </w:r>
      <w:r>
        <w:rPr>
          <w:rFonts w:cs="Times New Roman"/>
          <w:sz w:val="20"/>
          <w:szCs w:val="20"/>
        </w:rPr>
        <w:t>7-10</w:t>
      </w:r>
      <w:r w:rsidRPr="00305FCB">
        <w:rPr>
          <w:rFonts w:cs="Times New Roman"/>
          <w:sz w:val="20"/>
          <w:szCs w:val="20"/>
        </w:rPr>
        <w:t>=acceptable</w:t>
      </w:r>
      <w:r>
        <w:rPr>
          <w:rFonts w:cs="Times New Roman"/>
          <w:sz w:val="20"/>
          <w:szCs w:val="20"/>
        </w:rPr>
        <w:t xml:space="preserve"> quality, moderate risk of bias</w:t>
      </w:r>
      <w:r w:rsidRPr="00305FCB">
        <w:rPr>
          <w:rFonts w:cs="Times New Roman"/>
          <w:sz w:val="20"/>
          <w:szCs w:val="20"/>
        </w:rPr>
        <w:t xml:space="preserve"> (A); 3-</w:t>
      </w:r>
      <w:r>
        <w:rPr>
          <w:rFonts w:cs="Times New Roman"/>
          <w:sz w:val="20"/>
          <w:szCs w:val="20"/>
        </w:rPr>
        <w:t>6</w:t>
      </w:r>
      <w:r w:rsidRPr="00305FCB">
        <w:rPr>
          <w:rFonts w:cs="Times New Roman"/>
          <w:sz w:val="20"/>
          <w:szCs w:val="20"/>
        </w:rPr>
        <w:t>=low</w:t>
      </w:r>
      <w:r>
        <w:rPr>
          <w:rFonts w:cs="Times New Roman"/>
          <w:sz w:val="20"/>
          <w:szCs w:val="20"/>
        </w:rPr>
        <w:t>, high risk of bias</w:t>
      </w:r>
      <w:r w:rsidRPr="00305FCB">
        <w:rPr>
          <w:rFonts w:cs="Times New Roman"/>
          <w:sz w:val="20"/>
          <w:szCs w:val="20"/>
        </w:rPr>
        <w:t xml:space="preserve"> (L); 0-2=unacceptable (U, reject</w:t>
      </w:r>
      <w:r w:rsidRPr="00305FCB">
        <w:rPr>
          <w:rFonts w:cs="Times New Roman"/>
        </w:rPr>
        <w:t>)</w:t>
      </w:r>
      <w:r>
        <w:rPr>
          <w:rFonts w:cs="Times New Roman"/>
          <w:sz w:val="20"/>
          <w:szCs w:val="20"/>
        </w:rPr>
        <w:t>.</w:t>
      </w:r>
    </w:p>
    <w:p w14:paraId="4916EF9F" w14:textId="77777777" w:rsidR="00591934" w:rsidRPr="003B2F8E" w:rsidRDefault="00591934" w:rsidP="00591934">
      <w:pPr>
        <w:rPr>
          <w:rFonts w:cs="Times New Roman"/>
        </w:rPr>
      </w:pPr>
      <w:r w:rsidRPr="003B2F8E">
        <w:rPr>
          <w:rFonts w:cs="Times New Roman"/>
        </w:rPr>
        <w:br w:type="page"/>
      </w:r>
    </w:p>
    <w:p w14:paraId="0FF372AB" w14:textId="77777777" w:rsidR="00591934" w:rsidRPr="001A2929" w:rsidRDefault="00591934" w:rsidP="00591934">
      <w:pPr>
        <w:rPr>
          <w:rFonts w:cs="Times New Roman"/>
          <w:b/>
          <w:bCs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479"/>
        <w:gridCol w:w="3151"/>
      </w:tblGrid>
      <w:tr w:rsidR="00591934" w:rsidRPr="003B2F8E" w14:paraId="33E2C8E5" w14:textId="77777777" w:rsidTr="00115882">
        <w:tc>
          <w:tcPr>
            <w:tcW w:w="54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982BDAD" w14:textId="77777777" w:rsidR="00591934" w:rsidRPr="003B2F8E" w:rsidRDefault="00591934" w:rsidP="00115882">
            <w:pPr>
              <w:rPr>
                <w:b/>
              </w:rPr>
            </w:pPr>
            <w:r w:rsidRPr="003B2F8E">
              <w:rPr>
                <w:b/>
              </w:rPr>
              <w:t>Quality and Quantity of Evidence</w:t>
            </w:r>
          </w:p>
        </w:tc>
        <w:tc>
          <w:tcPr>
            <w:tcW w:w="31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7B3481F" w14:textId="77777777" w:rsidR="00591934" w:rsidRPr="003B2F8E" w:rsidRDefault="00591934" w:rsidP="00115882">
            <w:pPr>
              <w:rPr>
                <w:b/>
              </w:rPr>
            </w:pPr>
            <w:r w:rsidRPr="003B2F8E">
              <w:rPr>
                <w:b/>
              </w:rPr>
              <w:t>Rating</w:t>
            </w:r>
          </w:p>
        </w:tc>
      </w:tr>
      <w:tr w:rsidR="00591934" w:rsidRPr="003B2F8E" w14:paraId="0A92EE57" w14:textId="77777777" w:rsidTr="00115882">
        <w:tc>
          <w:tcPr>
            <w:tcW w:w="54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E41C7F2" w14:textId="77777777" w:rsidR="00591934" w:rsidRPr="003B2F8E" w:rsidRDefault="00591934" w:rsidP="00115882">
            <w:r w:rsidRPr="003B2F8E">
              <w:t xml:space="preserve">Consistent results found in at least 2 </w:t>
            </w:r>
            <w:r>
              <w:t xml:space="preserve">high quality, </w:t>
            </w:r>
            <w:r w:rsidRPr="003B2F8E">
              <w:t>low risk-of-bias studies</w:t>
            </w:r>
          </w:p>
        </w:tc>
        <w:tc>
          <w:tcPr>
            <w:tcW w:w="31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CA03EB8" w14:textId="77777777" w:rsidR="00591934" w:rsidRPr="003B2F8E" w:rsidRDefault="00591934" w:rsidP="00115882">
            <w:r w:rsidRPr="003B2F8E">
              <w:t>High</w:t>
            </w:r>
          </w:p>
        </w:tc>
      </w:tr>
      <w:tr w:rsidR="00591934" w:rsidRPr="003B2F8E" w14:paraId="53978542" w14:textId="77777777" w:rsidTr="00115882">
        <w:tc>
          <w:tcPr>
            <w:tcW w:w="54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1CE3CBF" w14:textId="77777777" w:rsidR="00591934" w:rsidRPr="003B2F8E" w:rsidRDefault="00591934" w:rsidP="00115882">
            <w:r w:rsidRPr="003B2F8E">
              <w:t xml:space="preserve">Results of at least 1 </w:t>
            </w:r>
            <w:r>
              <w:t xml:space="preserve">high quality, </w:t>
            </w:r>
            <w:r w:rsidRPr="003B2F8E">
              <w:t xml:space="preserve">low risk-of-bias study or at least 2 </w:t>
            </w:r>
            <w:r>
              <w:t xml:space="preserve">high quality, </w:t>
            </w:r>
            <w:r w:rsidRPr="003B2F8E">
              <w:t>low risk-of-bias studies with some inconsistency in results, or at least 2 acceptable-quality studies with consistent results</w:t>
            </w:r>
          </w:p>
        </w:tc>
        <w:tc>
          <w:tcPr>
            <w:tcW w:w="31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FFD4D9F" w14:textId="77777777" w:rsidR="00591934" w:rsidRPr="003B2F8E" w:rsidRDefault="00591934" w:rsidP="00115882">
            <w:r w:rsidRPr="003B2F8E">
              <w:t>Moderate</w:t>
            </w:r>
          </w:p>
        </w:tc>
      </w:tr>
      <w:tr w:rsidR="00591934" w:rsidRPr="003B2F8E" w14:paraId="3F926261" w14:textId="77777777" w:rsidTr="00115882">
        <w:tc>
          <w:tcPr>
            <w:tcW w:w="54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6E00D2A" w14:textId="77777777" w:rsidR="00591934" w:rsidRPr="003B2F8E" w:rsidRDefault="00591934" w:rsidP="00115882">
            <w:r w:rsidRPr="003B2F8E">
              <w:t xml:space="preserve">Only acceptable-quality studies with inconsistent results or only </w:t>
            </w:r>
            <w:r>
              <w:t xml:space="preserve">low quality, </w:t>
            </w:r>
            <w:r w:rsidRPr="003B2F8E">
              <w:t>high risk of bias studies</w:t>
            </w:r>
          </w:p>
        </w:tc>
        <w:tc>
          <w:tcPr>
            <w:tcW w:w="31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C65FC72" w14:textId="77777777" w:rsidR="00591934" w:rsidRPr="003B2F8E" w:rsidRDefault="00591934" w:rsidP="00115882">
            <w:r w:rsidRPr="003B2F8E">
              <w:t>Inco</w:t>
            </w:r>
            <w:r>
              <w:t xml:space="preserve">nclusive </w:t>
            </w:r>
          </w:p>
        </w:tc>
      </w:tr>
    </w:tbl>
    <w:p w14:paraId="6DD4E938" w14:textId="77777777" w:rsidR="00591934" w:rsidRPr="0081269D" w:rsidRDefault="00591934" w:rsidP="00591934">
      <w:pPr>
        <w:rPr>
          <w:rFonts w:cs="Times New Roman"/>
        </w:rPr>
      </w:pPr>
      <w:r w:rsidRPr="001A2929">
        <w:rPr>
          <w:rFonts w:cs="Times New Roman"/>
          <w:b/>
          <w:bCs/>
        </w:rPr>
        <w:t>Rating of evidence</w:t>
      </w:r>
      <w:r w:rsidRPr="001A2929">
        <w:rPr>
          <w:rFonts w:cs="Times New Roman"/>
          <w:b/>
          <w:bCs/>
          <w:vertAlign w:val="superscript"/>
        </w:rPr>
        <w:t>a,</w:t>
      </w:r>
      <w:r w:rsidRPr="001A2929">
        <w:rPr>
          <w:rFonts w:cs="Times New Roman"/>
          <w:b/>
          <w:bCs/>
          <w:vertAlign w:val="superscript"/>
        </w:rPr>
        <w:fldChar w:fldCharType="begin"/>
      </w:r>
      <w:r>
        <w:rPr>
          <w:rFonts w:cs="Times New Roman"/>
          <w:b/>
          <w:bCs/>
          <w:vertAlign w:val="superscript"/>
        </w:rPr>
        <w:instrText xml:space="preserve"> ADDIN EN.CITE &lt;EndNote&gt;&lt;Cite&gt;&lt;Author&gt;Bronford&lt;/Author&gt;&lt;Year&gt;2010&lt;/Year&gt;&lt;RecNum&gt;12&lt;/RecNum&gt;&lt;DisplayText&gt;&lt;style face="superscript"&gt;35&lt;/style&gt;&lt;/DisplayText&gt;&lt;record&gt;&lt;rec-number&gt;12&lt;/rec-number&gt;&lt;foreign-keys&gt;&lt;key app="EN" db-id="p0svvz5060vsx1edxa8pszf95xwse0t2va9f" timestamp="1566870875"&gt;12&lt;/key&gt;&lt;/foreign-keys&gt;&lt;ref-type name="Journal Article"&gt;17&lt;/ref-type&gt;&lt;contributors&gt;&lt;authors&gt;&lt;author&gt;Bronford, G&lt;/author&gt;&lt;author&gt;Haas, M&lt;/author&gt;&lt;author&gt;Evans, R&lt;/author&gt;&lt;author&gt;Leininger, B&lt;/author&gt;&lt;author&gt;Triano, J&lt;/author&gt;&lt;/authors&gt;&lt;/contributors&gt;&lt;titles&gt;&lt;title&gt;Effectiveness of manual therapies: the UK evidence report&lt;/title&gt;&lt;secondary-title&gt;Chiropractic Osteopathy&lt;/secondary-title&gt;&lt;/titles&gt;&lt;pages&gt;3&lt;/pages&gt;&lt;volume&gt;18&lt;/volume&gt;&lt;dates&gt;&lt;year&gt;2010&lt;/year&gt;&lt;/dates&gt;&lt;urls&gt;&lt;/urls&gt;&lt;/record&gt;&lt;/Cite&gt;&lt;/EndNote&gt;</w:instrText>
      </w:r>
      <w:r w:rsidRPr="001A2929">
        <w:rPr>
          <w:rFonts w:cs="Times New Roman"/>
          <w:b/>
          <w:bCs/>
          <w:vertAlign w:val="superscript"/>
        </w:rPr>
        <w:fldChar w:fldCharType="separate"/>
      </w:r>
      <w:r>
        <w:rPr>
          <w:rFonts w:cs="Times New Roman"/>
          <w:b/>
          <w:bCs/>
          <w:noProof/>
          <w:vertAlign w:val="superscript"/>
        </w:rPr>
        <w:t>35</w:t>
      </w:r>
      <w:r w:rsidRPr="001A2929">
        <w:rPr>
          <w:rFonts w:cs="Times New Roman"/>
          <w:b/>
          <w:bCs/>
          <w:vertAlign w:val="superscript"/>
        </w:rPr>
        <w:fldChar w:fldCharType="end"/>
      </w:r>
    </w:p>
    <w:p w14:paraId="1C03FC36" w14:textId="77777777" w:rsidR="00591934" w:rsidRPr="003B2F8E" w:rsidRDefault="00591934" w:rsidP="00591934">
      <w:pPr>
        <w:rPr>
          <w:rFonts w:cs="Times New Roman"/>
        </w:rPr>
      </w:pPr>
      <w:r w:rsidRPr="003B2F8E">
        <w:rPr>
          <w:rFonts w:cs="Times New Roman"/>
          <w:vertAlign w:val="superscript"/>
        </w:rPr>
        <w:t>a</w:t>
      </w:r>
      <w:r w:rsidRPr="003B2F8E">
        <w:rPr>
          <w:rFonts w:cs="Times New Roman"/>
        </w:rPr>
        <w:t xml:space="preserve">Evidence from </w:t>
      </w:r>
      <w:r>
        <w:rPr>
          <w:rFonts w:cs="Times New Roman"/>
        </w:rPr>
        <w:t xml:space="preserve">only the </w:t>
      </w:r>
      <w:r w:rsidRPr="003B2F8E">
        <w:rPr>
          <w:rFonts w:cs="Times New Roman"/>
        </w:rPr>
        <w:t>randomized controlled trials and systematic reviews</w:t>
      </w:r>
      <w:r>
        <w:rPr>
          <w:rFonts w:cs="Times New Roman"/>
        </w:rPr>
        <w:t xml:space="preserve"> </w:t>
      </w:r>
      <w:r>
        <w:rPr>
          <w:rFonts w:cs="Times New Roman"/>
        </w:rPr>
        <w:br/>
        <w:t>(cohort studies not included in this synthesis)</w:t>
      </w:r>
    </w:p>
    <w:p w14:paraId="5FEF68A0" w14:textId="77777777" w:rsidR="00591934" w:rsidRPr="003B2F8E" w:rsidRDefault="00591934" w:rsidP="00591934">
      <w:pPr>
        <w:rPr>
          <w:rFonts w:cs="Times New Roman"/>
        </w:rPr>
      </w:pPr>
      <w:r w:rsidRPr="003B2F8E">
        <w:rPr>
          <w:rFonts w:cs="Times New Roman"/>
        </w:rPr>
        <w:br w:type="page"/>
      </w:r>
    </w:p>
    <w:p w14:paraId="158D68AC" w14:textId="77777777" w:rsidR="00591934" w:rsidRPr="003C5864" w:rsidRDefault="00591934" w:rsidP="00591934">
      <w:pPr>
        <w:rPr>
          <w:rFonts w:cs="Times New Roman"/>
          <w:b/>
          <w:bCs/>
        </w:rPr>
      </w:pPr>
      <w:r w:rsidRPr="003C5864">
        <w:rPr>
          <w:rFonts w:cs="Times New Roman"/>
          <w:b/>
          <w:bCs/>
        </w:rPr>
        <w:t xml:space="preserve">PUBMED </w:t>
      </w:r>
    </w:p>
    <w:p w14:paraId="6CF559A3" w14:textId="77777777" w:rsidR="00591934" w:rsidRPr="003C5864" w:rsidRDefault="00591934" w:rsidP="00591934">
      <w:pPr>
        <w:rPr>
          <w:rFonts w:cs="Times New Roman"/>
          <w:b/>
          <w:bCs/>
        </w:rPr>
      </w:pPr>
      <w:r w:rsidRPr="003C5864">
        <w:rPr>
          <w:rFonts w:cs="Times New Roman"/>
          <w:b/>
          <w:bCs/>
        </w:rPr>
        <w:t>Chiropractic/Pregnancy and postpartum Search Strategy - November 8, 2016</w:t>
      </w:r>
    </w:p>
    <w:p w14:paraId="1B7CA32D" w14:textId="77777777" w:rsidR="00591934" w:rsidRPr="003B2F8E" w:rsidRDefault="00591934" w:rsidP="00591934">
      <w:pPr>
        <w:rPr>
          <w:rFonts w:cs="Times New Roman"/>
        </w:rPr>
      </w:pPr>
    </w:p>
    <w:p w14:paraId="178CAAA0" w14:textId="77777777" w:rsidR="00591934" w:rsidRPr="00F52DAC" w:rsidRDefault="00591934" w:rsidP="00591934">
      <w:pPr>
        <w:rPr>
          <w:rFonts w:cs="Times New Roman"/>
          <w:sz w:val="20"/>
        </w:rPr>
      </w:pPr>
      <w:r w:rsidRPr="00F52DAC">
        <w:rPr>
          <w:rFonts w:cs="Times New Roman"/>
          <w:szCs w:val="30"/>
          <w:lang w:eastAsia="ja-JP"/>
        </w:rPr>
        <w:t>((((((((((((((((("Pregnancy"[Mesh:noexp]) OR "Pregnant Women"[Mesh:noexp]) OR "Pregnancy Outcome"[Mesh:noexp]) OR "Pregnancy Complications"[Mesh:noexp]) OR pregnan*[Title/Abstract]) OR "Prenatal Care"[Mesh:noexp]) OR (((antenatal[Title/Abstract]) OR ante natal[Title/Abstract]) OR ante-natal[Title/Abstract])) OR "Postpartum Period"[Mesh:noexp]) OR childbirth*[Title/Abstract]) OR ((prenatal[Title/Abstract] OR pre natal[Title/Abstract] OR pre-natal[Title/Abstract]))) OR ((postnatal[Title/Abstract] OR post natal[Title/Abstract] OR post-natal[Title/Abstract]))) OR ((postpartum[Title/Abstract] OR post partum[Title/Abstract] OR post-partum[Title/Abstract]))) OR "Parturition"[Mesh:noexp]) OR ((perinatal[Title/Abstract] OR peri natal[Title/Abstract] OR peri-natal[Title/Abstract])))) AND ((((((((("Chiropractic"[Mesh:noexp]) OR chiroprac*[Title/Abstract]) OR "Manipulation, Chiropractic"[Mesh:noexp]) OR "Manipulation, Spinal"[Mesh:noexp]) OR "Musculoskeletal Manipulations"[Mesh:noexp]) OR spinal manip*[Title/Abstract])))))) OR (((((((((((((((((((((((((((((((((((((((((((((((((((((((((((("Low Back Pain"[Mesh:noexp]) OR "Back Pain"[Mesh:noexp]) OR "Back"[Mesh]) OR "Back Injuries"[Mesh]) OR "Back Muscles"[Mesh]) OR "Lumbar Vertebrae"[Mesh:noexp]) OR "Intervertebral Disc Degeneration"[Mesh:noexp]) OR "Intervertebral Disc Displacement"[Mesh:noexp]) OR "Lumbosacral Plexus"[Mesh]) OR "Lumbosacral Region"[Mesh:noexp]) OR "Osteoarthritis, Spine"[Mesh:noexp]) OR "Piriformis Muscle Syndrome"[Mesh:noexp]) OR "Polyradiculopathy"[Mesh:noexp]) OR "Sacrococcygeal Region"[Mesh:noexp]) OR "Sacroiliac Joint"[Mesh:noexp]) OR "Coccyx"[Mesh:noexp]) OR "Sacrum"[Mesh:noexp]) OR "Sciatica"[Mesh:noexp]) OR "Spinal Diseases"[Mesh:noexp]) OR "Spinal Stenosis"[Mesh:noexp]) OR "Spinal Cord"[Mesh:noexp]) OR (((low back pain*[Title/Abstract]) OR low-back pain*[Title/Abstract]) OR low back-pain*[Title/Abstract])) OR (((lower back pain*[Title/Abstract]) OR lower-back pain*[Title/Abstract]) OR lower back-pain*[Title/Abstract])) OR (((((((((((((((lumbar disc extru*[Title/Abstract]) OR lumbar disc degenerat*[Title/Abstract]) OR lumbar disc herniat*[Title/Abstract]) OR lumbar disc protru*[Title/Abstract]) OR lumbar disc avuls*[Title/Abstract]) OR lumbar disc prolaps*[Title/Abstract]) OR herniated lumbar disc[Title/Abstract]) OR sequestered lumbar disc[Title/Abstract]) OR slipped lumbar disc[Title/Abstract]) OR prolapsed lumbar disc[Title/Abstract]) OR degenerated lumbar disc[Title/Abstract]) OR extruded lumbar disc[Title/Abstract]) OR protruded lumbar disc[Title/Abstract]) OR avulsed lumbar disc[Title/Abstract]) OR lumbar herniated disc[Title/Abstract])) OR ((((((((((((((((lumbar disk extru*[Title/Abstract]) OR lumbar disk degenerat*[Title/Abstract]) OR lumbar disk herniat*[Title/Abstract]) OR lumbar disk protru*[Title/Abstract]) OR lumbar disk avuls*[Title/Abstract]) OR lumbar disk prolaps*[Title/Abstract]) OR herniated lumbar disk[Title/Abstract]) OR sequestered lumbar disk[Title/Abstract]) OR slipped lumbar disk[Title/Abstract]) OR prolapsed lumbar disk[Title/Abstract]) OR degenerated lumbar disk[Title/Abstract]) OR extruded lumbar disk[Title/Abstract]) OR protruded lumbar disk[Title/Abstract]) OR avulsed lumbar disk[Title/Abstract]) OR lumbar herniated disk[Title/Abstract]))) OR ((((((((((((((lumbar pain*[Title/Abstract]) OR lumbar facet*[Title/Abstract]) OR lumbar nerve root*[Title/Abstract]) OR lumbar osteoarth*[Title/Abstract]) OR lumbar radicul*[Title/Abstract]) OR lumbar stenos*[Title/Abstract]) OR lumbar spondylo*[Title/Abstract]) OR lumbar zygapophy*[Title/Abstract]) OR lumbar injur*[Title/Abstract]) OR lumbar discomfort*[Title/Abstract]) OR lumbar dysfunction*[Title/Abstract]) OR lumbar sore*[Title/Abstract]) OR lumbar herniat*[Title/Abstract]) OR herniated lumbar*[Title/Abstract])) OR (((((backach*[Title/Abstract]) OR back injur*[Title/Abstract]) OR back pain*[Title/Abstract]) OR back sprain*[Title/Abstract]) OR back strain*[Title/Abstract])) OR ((back pain*[Title/Abstract]) OR back-pain*[Title/Abstract])) OR back muscl*[Title/Abstract]) OR lumbar fascia*[Title/Abstract]) OR coccydynia[Title/Abstract]) OR coccyx[Title/Abstract]) OR ((((coccygodynia[Title/Abstract]) OR coccalgia[Title/Abstract]) OR coccygalgia[Title/Abstract]) OR coccygeal pain[Title/Abstract])) OR lumbarsacr*[Title/Abstract]) OR lumbago*[Title/Abstract]) OR lumbar-sacral*[Title/Abstract]) OR lumboischialgia[Title/Abstract]) OR ((lumbosacr*[Title/Abstract]) OR lumbo-sacr*[Title/Abstract])) OR piriformis syndrome*[Title/Abstract]) OR (((sacral pain*[Title/Abstract]) OR sacral radicul*[Title/Abstract]) OR sacral nerve root*[Title/Abstract])) OR sacrococcygeal pain*[Title/Abstract]) OR ((sacroiliac*[Title/Abstract]) OR sacro-iliac*[Title/Abstract])) OR sciatic*[Title/Abstract]) OR "si joint"[Title/Abstract]) OR spinal stenos*[Title/Abstract]) OR (((tailbone pain*[Title/Abstract]) OR tailbone radicul*[Title/Abstract]) OR tailbone nerve root*[Title/Abstract])) OR vertebrogenic pain*[Title/Abstract]) OR ((polyradicul*[Title/Abstract]) OR poly-radicul*[Title/Abstract])) OR (((((lumbar neuropath*[Title/Abstract]) OR lumbar-sacral neuropath*[Title/Abstract]) OR lumbo-sacral neuropath*[Title/Abstract]) OR sacral neuropath*[Title/Abstract]) OR low back neuropath*[Title/Abstract])) OR ((((((((((((low back radicul*[Title/Abstract]) OR low-back radicul*[Title/Abstract]) OR lower-back radicul*[Title/Abstract]) OR lower back radicul*[Title/Abstract]) OR lumbar radicul*[Title/Abstract]) OR lumbo-sacral radicul*[Title/Abstract]) OR lumbar-sacral radicul*[Title/Abstract]) OR L1 radicul*[Title/Abstract]) OR L2 radicul*[Title/Abstract]) OR L3 radicul*[Title/Abstract]) OR L4 radicul*[Title/Abstract]) OR L5 radicul*[Title/Abstract])) OR ((((((((((((radiating low back[Title/Abstract]) OR radiating lower back[Title/Abstract]) OR radiating low back[Title/Abstract]) OR radiating lower-back[Title/Abstract]) OR radiating lumbar[Title/Abstract]) OR radiating lumbar-sacr*[Title/Abstract]) OR radiating lumbo-sacr*[Title/Abstract]) OR L1 radiating[Title/Abstract]) OR L2 radiating[Title/Abstract]) OR L3 radiating[Title/Abstract]) OR L4 radiating[Title/Abstract]) OR L5 radiating[Title/Abstract])) OR (((((((((((((((((radicular low back[Title/Abstract]) OR radicular low-back[Title/Abstract]) OR radicular lower back[Title/Abstract]) OR radicular lower-back[Title/Abstract]) OR radicular lumbar[Title/Abstract]) OR radicular lumbar-sacr*[Title/Abstract]) OR radicular lumbo-sacr*[Title/Abstract]) OR radicular L1[Title/Abstract]) OR radicular L2[Title/Abstract]) OR radicular L3[Title/Abstract]) OR radicular L4[Title/Abstract]) OR radicular L5[Title/Abstract]) OR L1 radicular[Title/Abstract]) OR L2 radicular[Title/Abstract]) OR L3 radicular[Title/Abstract]) OR L4 radicular[Title/Abstract]) OR L5 radicular[Title/Abstract])) OR "Pelvic Girdle Pain"[Mesh:noexp]) OR "Pelvic Pain"[Mesh:noexp]) OR ((pelvic girdle pain*[Title/Abstract]) OR pelvic pain*[Title/Abstract])) OR ((pelvis pain*[Title/Abstract]) OR pelvis girdle pain*[Title/Abstract]))) AND (((((((((((((((((((((((((((((((((((((((((((((((("Manipulation, Orthopedic"[Mesh:noexp]) OR "Manipulation, Osteopathic"[Mesh:noexp]) OR soft tissue therap*[Title/Abstract]) OR "Therapy, Soft Tissue"[Mesh:noexp]) OR ((orthopedic manip*[Title/Abstract]) OR orthopaedic manip*[Title/Abstract])) OR ((osteopathic manip*[Title/Abstract]) OR osteopath manip*[Title/Abstract])) OR ((manipulative therap*[Title/Abstract]) OR manipulation therap*[Title/Abstract])) OR musculoskeletal manip*[Title/Abstract]) OR manual therap*[Title/Abstract]) OR myofasci*[Title/Abstract]) OR ((taping[Title/Abstract]) OR kinesiotap*[Title/Abstract])) OR "Exercise"[Mesh]) OR "Exercise Movement Techniques"[Mesh:noexp]) OR "Exercise Therapy"[Mesh]) OR exercis*[Title/Abstract]) OR physical therap*[Title/Abstract]) OR physical activit*[Title/Abstract]) OR stretching[Title/Abstract]) OR "Muscle Stretching Exercises"[Mesh:noexp]) OR resistance train*[Title/Abstract]) OR aerobics[Title/Abstract]) OR aquatics[Title/Abstract]) OR swim*[Title/Abstract]) OR yoga[Title/Abstract]) OR muscle strength*[Title/Abstract]) OR physiotherap*[Title/Abstract]) OR ergonomic advice[Title/Abstract]) OR "Physical Therapy Modalities"[Mesh:noexp]) OR back care advice[Title/Abstract]) OR ((mobilization*[Title/Abstract]) OR mobilisation*[Title/Abstract])) OR modalit*[Title/Abstract]) OR ((multimodal*[Title/Abstract]) OR multi-modal*[Title/Abstract])) OR (("TENS"[Title/Abstract]) OR transcutaneous[Title/Abstract])) OR "Braces"[Mesh:noexp]) OR (((pelvic belt*[Title/Abstract]) OR support belt*[Title/Abstract]) OR sacroiliac belt*[Title/Abstract])) OR cupping[Title/Abstract]) OR pillow*[Title/Abstract]) OR ((ultrasound therap*[Title/Abstract]) OR ultrasonic therap*[Title/Abstract])) OR electronic wave*[Title/Abstract]) OR "Patient Education as Topic"[Mesh]) OR patient educat*[Title/Abstract]) OR training program*[Title/Abstract]) OR ((management program*[Title/Abstract]) OR musculoskeletal manag*[Title/Abstract])) OR musculoskeletal care[Title/Abstract]) OR treatment satisfaction[Title/Abstract]) OR intervention*[Title/Abstract]) OR "Treatment Outcome"[Mesh:noexp]) OR (((support garment*[Title/Abstract]) OR bellybra*[Title/Abstract]) OR tubigrip[Title/Abstract])))) AND (((((((((((((("Pregnancy"[Mesh:noexp]) OR "Pregnant Women"[Mesh:noexp]) OR "Pregnancy Outcome"[Mesh:noexp]) OR "Pregnancy Complications"[Mesh:noexp]) OR pregnan*[Title/Abstract]) OR "Prenatal Care"[Mesh:noexp]) OR (((antenatal[Title/Abstract]) OR ante natal[Title/Abstract]) OR ante-natal[Title/Abstract])) OR "Postpartum Period"[Mesh:noexp]) OR childbirth*[Title/Abstract]) OR ((prenatal[Title/Abstract] OR pre natal[Title/Abstract] OR pre-natal[Title/Abstract]))) OR ((postnatal[Title/Abstract] OR post natal[Title/Abstract] OR post-natal[Title/Abstract]))) OR ((postpartum[Title/Abstract] OR post partum[Title/Abstract] OR post-partum[Title/Abstract]))) OR "Parturition"[Mesh:noexp]) OR ((perinatal[Title/Abstract] OR peri natal[Title/Abstract] OR peri-natal[Title/Abstract]))))</w:t>
      </w:r>
    </w:p>
    <w:p w14:paraId="0A7A7539" w14:textId="77777777" w:rsidR="00591934" w:rsidRPr="003B2F8E" w:rsidRDefault="00591934" w:rsidP="00591934">
      <w:pPr>
        <w:rPr>
          <w:rFonts w:cs="Times New Roman"/>
        </w:rPr>
        <w:sectPr w:rsidR="00591934" w:rsidRPr="003B2F8E">
          <w:pgSz w:w="12240" w:h="15840"/>
          <w:pgMar w:top="1440" w:right="1800" w:bottom="1440" w:left="1800" w:header="720" w:footer="720" w:gutter="0"/>
          <w:cols w:space="720"/>
        </w:sectPr>
      </w:pPr>
    </w:p>
    <w:p w14:paraId="16EFCEEC" w14:textId="77777777" w:rsidR="00591934" w:rsidRPr="003B2F8E" w:rsidRDefault="00591934" w:rsidP="00591934">
      <w:pPr>
        <w:pBdr>
          <w:bottom w:val="single" w:sz="6" w:space="1" w:color="auto"/>
        </w:pBdr>
        <w:rPr>
          <w:rFonts w:cs="Times New Roman"/>
          <w:b/>
        </w:rPr>
      </w:pPr>
      <w:r w:rsidRPr="003B2F8E">
        <w:rPr>
          <w:rFonts w:cs="Times New Roman"/>
          <w:b/>
        </w:rPr>
        <w:t xml:space="preserve">MedLine Search Strategy   Chiropractic Care/ </w:t>
      </w:r>
      <w:r>
        <w:rPr>
          <w:rFonts w:cs="Times New Roman"/>
          <w:b/>
        </w:rPr>
        <w:t>Pregnancy and Postpartum</w:t>
      </w:r>
      <w:r w:rsidRPr="003B2F8E">
        <w:rPr>
          <w:rFonts w:cs="Times New Roman"/>
          <w:b/>
        </w:rPr>
        <w:t xml:space="preserve">     Nov 8, 2016</w:t>
      </w:r>
    </w:p>
    <w:p w14:paraId="08E1E497" w14:textId="77777777" w:rsidR="00591934" w:rsidRPr="003B2F8E" w:rsidRDefault="00591934" w:rsidP="00591934">
      <w:pPr>
        <w:rPr>
          <w:rFonts w:cs="Times New Roman"/>
        </w:rPr>
      </w:pPr>
    </w:p>
    <w:p w14:paraId="5D0B38D0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MH Pregnancy</w:t>
      </w:r>
    </w:p>
    <w:p w14:paraId="128F7A1A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MH  Pregnant Women</w:t>
      </w:r>
    </w:p>
    <w:p w14:paraId="254BF88F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MH Pregnancy Outcome</w:t>
      </w:r>
    </w:p>
    <w:p w14:paraId="6E8B59DE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MH Pregnancy Complications</w:t>
      </w:r>
    </w:p>
    <w:p w14:paraId="73038445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pregnan*</w:t>
      </w:r>
    </w:p>
    <w:p w14:paraId="68F63730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 xml:space="preserve">MH Prenatal Care </w:t>
      </w:r>
    </w:p>
    <w:p w14:paraId="48B00A79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antenatal OR ante natal OR ante-natal</w:t>
      </w:r>
    </w:p>
    <w:p w14:paraId="248E9C39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MH Postpartum Period</w:t>
      </w:r>
    </w:p>
    <w:p w14:paraId="0E0C0F80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childbirth*</w:t>
      </w:r>
    </w:p>
    <w:p w14:paraId="7FBB5E57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prenatal OR pre natal OR pre-natal</w:t>
      </w:r>
    </w:p>
    <w:p w14:paraId="521F1C53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 xml:space="preserve"> postnatal OR post natal OR post-natal</w:t>
      </w:r>
    </w:p>
    <w:p w14:paraId="0E8E8B93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 xml:space="preserve"> postpartum OR post partum OR post-partum</w:t>
      </w:r>
    </w:p>
    <w:p w14:paraId="0D8D3DB4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 xml:space="preserve">MH Parturition </w:t>
      </w:r>
    </w:p>
    <w:p w14:paraId="7E84D7D0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perinatal or peri natal or peri-natal</w:t>
      </w:r>
    </w:p>
    <w:p w14:paraId="495833F5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 xml:space="preserve">MH Chiropractic </w:t>
      </w:r>
    </w:p>
    <w:p w14:paraId="57CE1F56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chiroprac*</w:t>
      </w:r>
    </w:p>
    <w:p w14:paraId="1994FE36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 xml:space="preserve">MH Manipulation, Chiropractic </w:t>
      </w:r>
    </w:p>
    <w:p w14:paraId="03E91A8A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MH Manipulation, Spinal</w:t>
      </w:r>
    </w:p>
    <w:p w14:paraId="20ABC719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 xml:space="preserve">MH Musculoskeletal Manipulations </w:t>
      </w:r>
    </w:p>
    <w:p w14:paraId="7901CEF0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spinal n2 manip*</w:t>
      </w:r>
    </w:p>
    <w:p w14:paraId="556CCA9E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MH Manipulation, Orthopedic</w:t>
      </w:r>
    </w:p>
    <w:p w14:paraId="49A5EBEF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 xml:space="preserve">MH Manipulation, Osteopathic </w:t>
      </w:r>
    </w:p>
    <w:p w14:paraId="7D59162C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 xml:space="preserve">soft tissue n2 therap* </w:t>
      </w:r>
    </w:p>
    <w:p w14:paraId="5DB49AD5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MH Therapy, Soft Tissue</w:t>
      </w:r>
    </w:p>
    <w:p w14:paraId="74A4B92A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(orthopedic n2 manip*) OR (orthopaedic n2 manip*)</w:t>
      </w:r>
    </w:p>
    <w:p w14:paraId="6E606DA7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osteopathic n2 manip*</w:t>
      </w:r>
    </w:p>
    <w:p w14:paraId="045B8101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(manipulative n2 therap*) OR (manipulation n2 therap*) OR (musculoskeletal n2 manip*)</w:t>
      </w:r>
    </w:p>
    <w:p w14:paraId="4570B50A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manual n2 therap*</w:t>
      </w:r>
    </w:p>
    <w:p w14:paraId="0FDE2AE2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 xml:space="preserve">myofasci* </w:t>
      </w:r>
    </w:p>
    <w:p w14:paraId="591FE94E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taping OR kinesiotap*</w:t>
      </w:r>
    </w:p>
    <w:p w14:paraId="384640EF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MH Exercise+</w:t>
      </w:r>
    </w:p>
    <w:p w14:paraId="7A35E45E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MH Exercise Movement Techniques</w:t>
      </w:r>
    </w:p>
    <w:p w14:paraId="0086D84C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MH Exercise Therapy</w:t>
      </w:r>
    </w:p>
    <w:p w14:paraId="50248FAF" w14:textId="77777777" w:rsidR="00591934" w:rsidRPr="00D962EB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  <w:lang w:val="fr-FR"/>
        </w:rPr>
      </w:pPr>
      <w:r w:rsidRPr="00D962EB">
        <w:rPr>
          <w:rFonts w:ascii="Times New Roman" w:hAnsi="Times New Roman" w:cs="Times New Roman"/>
          <w:lang w:val="fr-FR"/>
        </w:rPr>
        <w:t>TI exercis* or AB  exercis*</w:t>
      </w:r>
    </w:p>
    <w:p w14:paraId="25A90FA2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TI (physical n2 therap*) or AB (physical n2 therap*)</w:t>
      </w:r>
    </w:p>
    <w:p w14:paraId="61C97DBC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physical n2 activit*</w:t>
      </w:r>
    </w:p>
    <w:p w14:paraId="09E984DE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stretching</w:t>
      </w:r>
    </w:p>
    <w:p w14:paraId="5E9AFDE1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MH Muscle Stretching Exercises</w:t>
      </w:r>
    </w:p>
    <w:p w14:paraId="7B0A9AA5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resistance train*</w:t>
      </w:r>
    </w:p>
    <w:p w14:paraId="60DB9A16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aerobics</w:t>
      </w:r>
    </w:p>
    <w:p w14:paraId="63B3186E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aquatics</w:t>
      </w:r>
    </w:p>
    <w:p w14:paraId="68BD1704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swimming</w:t>
      </w:r>
    </w:p>
    <w:p w14:paraId="3928D33D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yoga</w:t>
      </w:r>
    </w:p>
    <w:p w14:paraId="6E3C9C61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muscle* n2 strength*</w:t>
      </w:r>
    </w:p>
    <w:p w14:paraId="2648318C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TI physiotherap* or AB physiotherap*</w:t>
      </w:r>
    </w:p>
    <w:p w14:paraId="3AA18886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ergonomic* n2 advice</w:t>
      </w:r>
    </w:p>
    <w:p w14:paraId="61FF4D27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MH Physical Therapy Modalities</w:t>
      </w:r>
    </w:p>
    <w:p w14:paraId="1A3FAE28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back care n2 advice</w:t>
      </w:r>
    </w:p>
    <w:p w14:paraId="1808F7F8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  <w:color w:val="FF0000"/>
        </w:rPr>
      </w:pPr>
      <w:r w:rsidRPr="003B2F8E">
        <w:rPr>
          <w:rFonts w:ascii="Times New Roman" w:hAnsi="Times New Roman" w:cs="Times New Roman"/>
        </w:rPr>
        <w:t xml:space="preserve">TI (mobilization* or AB mobilization*)  OR TI (mobilisation* or AB mobilisation*)  </w:t>
      </w:r>
    </w:p>
    <w:p w14:paraId="2B1DAADB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 xml:space="preserve">TI modalit* or AB modalit*   </w:t>
      </w:r>
    </w:p>
    <w:p w14:paraId="2C304B28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TI (multimodal  or AB multimodal) OR TI (multi-modal OR AB multi-modal)</w:t>
      </w:r>
    </w:p>
    <w:p w14:paraId="53C00ED4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 xml:space="preserve">TI (TENS or AB TENS) OR TI (transcutaneous or AB transcutaneous) </w:t>
      </w:r>
    </w:p>
    <w:p w14:paraId="0A05B7EE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MH Braces</w:t>
      </w:r>
    </w:p>
    <w:p w14:paraId="186DE1EE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 xml:space="preserve">pelvic* n2 belt* </w:t>
      </w:r>
    </w:p>
    <w:p w14:paraId="4A813157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support* n2 belt*</w:t>
      </w:r>
    </w:p>
    <w:p w14:paraId="594EB431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sacroiliac* n2 belt*</w:t>
      </w:r>
    </w:p>
    <w:p w14:paraId="3B63909F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 xml:space="preserve">cupping </w:t>
      </w:r>
    </w:p>
    <w:p w14:paraId="75AFEEE9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pillow*</w:t>
      </w:r>
    </w:p>
    <w:p w14:paraId="796D67F6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ultraso* n3 therap*</w:t>
      </w:r>
    </w:p>
    <w:p w14:paraId="753A4A5D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 xml:space="preserve">electronic wave </w:t>
      </w:r>
    </w:p>
    <w:p w14:paraId="5843D7AE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MH Patient Education as Topic</w:t>
      </w:r>
    </w:p>
    <w:p w14:paraId="3DB61ED4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TI (patient n2 educat*) or AB (patient n2 educat*)</w:t>
      </w:r>
    </w:p>
    <w:p w14:paraId="0EC98515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training n2 program*</w:t>
      </w:r>
    </w:p>
    <w:p w14:paraId="640336D7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 xml:space="preserve">TI management n2 (program* or musculoskeletal) or AB management n2 (program* or musculoskeletal) </w:t>
      </w:r>
    </w:p>
    <w:p w14:paraId="6A5BC97E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TI (musculoskeletal n2 care) or AB (musculoskeletal n2 care)</w:t>
      </w:r>
    </w:p>
    <w:p w14:paraId="5E4DDC7C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“treatment satisfaction”</w:t>
      </w:r>
    </w:p>
    <w:p w14:paraId="6C106898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 xml:space="preserve">TI intervention* or AB intervention*  </w:t>
      </w:r>
    </w:p>
    <w:p w14:paraId="4C899078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MH Treatment Outcome</w:t>
      </w:r>
    </w:p>
    <w:p w14:paraId="5478322B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(support garment) OR bellybra OR tubigrip</w:t>
      </w:r>
    </w:p>
    <w:p w14:paraId="22298F03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eastAsia="Times New Roman" w:hAnsi="Times New Roman" w:cs="Times New Roman"/>
          <w:color w:val="0A0905"/>
        </w:rPr>
        <w:t>MH Low Back Pain</w:t>
      </w:r>
    </w:p>
    <w:p w14:paraId="2F603571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eastAsia="Times New Roman" w:hAnsi="Times New Roman" w:cs="Times New Roman"/>
          <w:color w:val="0A0905"/>
        </w:rPr>
        <w:t>MH Back Pain+</w:t>
      </w:r>
    </w:p>
    <w:p w14:paraId="18EEF13E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eastAsia="Times New Roman" w:hAnsi="Times New Roman" w:cs="Times New Roman"/>
          <w:color w:val="0A0905"/>
        </w:rPr>
        <w:t>MH Back+</w:t>
      </w:r>
    </w:p>
    <w:p w14:paraId="21A98C0D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eastAsia="Times New Roman" w:hAnsi="Times New Roman" w:cs="Times New Roman"/>
          <w:color w:val="0A0905"/>
        </w:rPr>
        <w:t>MH Back Injuries+</w:t>
      </w:r>
    </w:p>
    <w:p w14:paraId="006E8EDE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eastAsia="Times New Roman" w:hAnsi="Times New Roman" w:cs="Times New Roman"/>
        </w:rPr>
        <w:t>MH Back Muscles+</w:t>
      </w:r>
    </w:p>
    <w:p w14:paraId="2C6B7A58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eastAsia="Times New Roman" w:hAnsi="Times New Roman" w:cs="Times New Roman"/>
          <w:color w:val="0A0905"/>
        </w:rPr>
        <w:t>MH Lumbar Vertebrae</w:t>
      </w:r>
    </w:p>
    <w:p w14:paraId="32415571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eastAsia="Times New Roman" w:hAnsi="Times New Roman" w:cs="Times New Roman"/>
          <w:color w:val="0A0905"/>
        </w:rPr>
        <w:t>MH Intervertebral Disc Degeneration</w:t>
      </w:r>
    </w:p>
    <w:p w14:paraId="0F779C5E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eastAsia="Times New Roman" w:hAnsi="Times New Roman" w:cs="Times New Roman"/>
          <w:color w:val="0A0905"/>
        </w:rPr>
        <w:t>MH Intervertebral Disc Displacement</w:t>
      </w:r>
    </w:p>
    <w:p w14:paraId="7AB688D7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eastAsia="Times New Roman" w:hAnsi="Times New Roman" w:cs="Times New Roman"/>
          <w:color w:val="0A0905"/>
        </w:rPr>
        <w:t>MH Lumbosacral Plexus+</w:t>
      </w:r>
    </w:p>
    <w:p w14:paraId="47AC9BA0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eastAsia="Times New Roman" w:hAnsi="Times New Roman" w:cs="Times New Roman"/>
          <w:color w:val="0A0905"/>
        </w:rPr>
        <w:t>MH Lumbosacral Region</w:t>
      </w:r>
    </w:p>
    <w:p w14:paraId="43DB2091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eastAsia="Times New Roman" w:hAnsi="Times New Roman" w:cs="Times New Roman"/>
          <w:color w:val="0A0905"/>
        </w:rPr>
        <w:t>MH Osteoarthritis, Spine</w:t>
      </w:r>
    </w:p>
    <w:p w14:paraId="487D338A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eastAsia="Times New Roman" w:hAnsi="Times New Roman" w:cs="Times New Roman"/>
          <w:color w:val="0A0905"/>
        </w:rPr>
        <w:t>MH Piriformis Muscle Syndrome</w:t>
      </w:r>
    </w:p>
    <w:p w14:paraId="062F1F4F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eastAsia="Times New Roman" w:hAnsi="Times New Roman" w:cs="Times New Roman"/>
          <w:color w:val="0A0905"/>
        </w:rPr>
        <w:t>MH Polyradiculopathy</w:t>
      </w:r>
    </w:p>
    <w:p w14:paraId="58D0DBEF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eastAsia="Times New Roman" w:hAnsi="Times New Roman" w:cs="Times New Roman"/>
          <w:color w:val="0A0905"/>
        </w:rPr>
        <w:t>MH Sacrococcygeal Region</w:t>
      </w:r>
    </w:p>
    <w:p w14:paraId="5F924F8A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eastAsia="Times New Roman" w:hAnsi="Times New Roman" w:cs="Times New Roman"/>
          <w:color w:val="0A0905"/>
        </w:rPr>
        <w:t>MH Sacroiliac Joint</w:t>
      </w:r>
    </w:p>
    <w:p w14:paraId="0B025AAC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eastAsia="Times New Roman" w:hAnsi="Times New Roman" w:cs="Times New Roman"/>
          <w:color w:val="0A0905"/>
        </w:rPr>
        <w:t>MH Coccyx</w:t>
      </w:r>
    </w:p>
    <w:p w14:paraId="745D1D6C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eastAsia="Times New Roman" w:hAnsi="Times New Roman" w:cs="Times New Roman"/>
          <w:color w:val="0A0905"/>
        </w:rPr>
        <w:t>MH Sacrum</w:t>
      </w:r>
    </w:p>
    <w:p w14:paraId="333EA721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eastAsia="Times New Roman" w:hAnsi="Times New Roman" w:cs="Times New Roman"/>
          <w:color w:val="0A0905"/>
        </w:rPr>
        <w:t>MH Sciatica</w:t>
      </w:r>
    </w:p>
    <w:p w14:paraId="059E703D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eastAsia="Times New Roman" w:hAnsi="Times New Roman" w:cs="Times New Roman"/>
          <w:color w:val="0A0905"/>
        </w:rPr>
        <w:t>MH Spinal Diseases</w:t>
      </w:r>
    </w:p>
    <w:p w14:paraId="2A448012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eastAsia="Times New Roman" w:hAnsi="Times New Roman" w:cs="Times New Roman"/>
          <w:color w:val="0A0905"/>
        </w:rPr>
        <w:t>MH Spinal Stenosis</w:t>
      </w:r>
    </w:p>
    <w:p w14:paraId="20F1F6F3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MH Spinal Cord</w:t>
      </w:r>
    </w:p>
    <w:p w14:paraId="7D9B9BE5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eastAsia="Times New Roman" w:hAnsi="Times New Roman" w:cs="Times New Roman"/>
        </w:rPr>
        <w:t>low back pain* or low-back pain* or low back-pain*</w:t>
      </w:r>
    </w:p>
    <w:p w14:paraId="55B8954E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eastAsia="Times New Roman" w:hAnsi="Times New Roman" w:cs="Times New Roman"/>
        </w:rPr>
        <w:t>lower back pain* or lower-back pain* or lower back-pain*</w:t>
      </w:r>
    </w:p>
    <w:p w14:paraId="2544A795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eastAsia="Times New Roman" w:hAnsi="Times New Roman" w:cs="Times New Roman"/>
          <w:color w:val="0A0905"/>
        </w:rPr>
        <w:t xml:space="preserve">lumbar disc* n3 (extru* or degenerat* or herniat* or </w:t>
      </w:r>
      <w:r w:rsidRPr="003B2F8E">
        <w:rPr>
          <w:rFonts w:ascii="Times New Roman" w:eastAsia="Times New Roman" w:hAnsi="Times New Roman" w:cs="Times New Roman"/>
        </w:rPr>
        <w:t xml:space="preserve">prolaps* </w:t>
      </w:r>
      <w:r w:rsidRPr="003B2F8E">
        <w:rPr>
          <w:rFonts w:ascii="Times New Roman" w:eastAsia="Times New Roman" w:hAnsi="Times New Roman" w:cs="Times New Roman"/>
          <w:color w:val="0A0905"/>
        </w:rPr>
        <w:t xml:space="preserve">or sequestered or </w:t>
      </w:r>
      <w:r w:rsidRPr="003B2F8E">
        <w:rPr>
          <w:rFonts w:ascii="Times New Roman" w:eastAsia="Times New Roman" w:hAnsi="Times New Roman" w:cs="Times New Roman"/>
        </w:rPr>
        <w:t>slipped or protru* or avuls*)</w:t>
      </w:r>
    </w:p>
    <w:p w14:paraId="55DDB53A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eastAsia="Times New Roman" w:hAnsi="Times New Roman" w:cs="Times New Roman"/>
        </w:rPr>
        <w:t>lumbar disk* n3 (extru* or degenerat* or herniat* or prolaps* or sequestered or slipped or protru* or avuls*)</w:t>
      </w:r>
    </w:p>
    <w:p w14:paraId="357E5174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eastAsia="Times New Roman" w:hAnsi="Times New Roman" w:cs="Times New Roman"/>
          <w:color w:val="0A0905"/>
        </w:rPr>
        <w:t>lumbar n3 (</w:t>
      </w:r>
      <w:r w:rsidRPr="003B2F8E">
        <w:rPr>
          <w:rFonts w:ascii="Times New Roman" w:eastAsia="Times New Roman" w:hAnsi="Times New Roman" w:cs="Times New Roman"/>
        </w:rPr>
        <w:t>pain* or facet or nerve root* or osteoarth* or radicul* or stenos* or spondylo* or zygapophys* or injur* or discomfort</w:t>
      </w:r>
      <w:r w:rsidRPr="003B2F8E">
        <w:rPr>
          <w:rFonts w:ascii="Times New Roman" w:eastAsia="Times New Roman" w:hAnsi="Times New Roman" w:cs="Times New Roman"/>
          <w:color w:val="0A0905"/>
        </w:rPr>
        <w:t xml:space="preserve">* or </w:t>
      </w:r>
      <w:r w:rsidRPr="003B2F8E">
        <w:rPr>
          <w:rFonts w:ascii="Times New Roman" w:eastAsia="Times New Roman" w:hAnsi="Times New Roman" w:cs="Times New Roman"/>
        </w:rPr>
        <w:t>dysfunction* or sore* or herniat*)</w:t>
      </w:r>
    </w:p>
    <w:p w14:paraId="4A07B1BF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eastAsia="Times New Roman" w:hAnsi="Times New Roman" w:cs="Times New Roman"/>
          <w:color w:val="0A0905"/>
        </w:rPr>
        <w:t>back n3 (ach* or injur* or pain</w:t>
      </w:r>
      <w:r w:rsidRPr="003B2F8E">
        <w:rPr>
          <w:rFonts w:ascii="Times New Roman" w:eastAsia="Times New Roman" w:hAnsi="Times New Roman" w:cs="Times New Roman"/>
        </w:rPr>
        <w:t>* or sprain* or strain*)</w:t>
      </w:r>
    </w:p>
    <w:p w14:paraId="243AC7BA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eastAsia="Times New Roman" w:hAnsi="Times New Roman" w:cs="Times New Roman"/>
          <w:color w:val="0A0905"/>
        </w:rPr>
        <w:t>backach* n3 (injur* or pain*)</w:t>
      </w:r>
    </w:p>
    <w:p w14:paraId="7E0CEE27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eastAsia="Times New Roman" w:hAnsi="Times New Roman" w:cs="Times New Roman"/>
        </w:rPr>
        <w:t>back pain* or back-pain*</w:t>
      </w:r>
    </w:p>
    <w:p w14:paraId="5119483A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back muscle*</w:t>
      </w:r>
    </w:p>
    <w:p w14:paraId="51F4AEDD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lumbar fascia</w:t>
      </w:r>
    </w:p>
    <w:p w14:paraId="32E52D4D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eastAsia="Times New Roman" w:hAnsi="Times New Roman" w:cs="Times New Roman"/>
          <w:color w:val="0A0905"/>
        </w:rPr>
        <w:t>coccydynia</w:t>
      </w:r>
    </w:p>
    <w:p w14:paraId="1D07B4B9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eastAsia="Times New Roman" w:hAnsi="Times New Roman" w:cs="Times New Roman"/>
          <w:color w:val="0A0905"/>
        </w:rPr>
        <w:t>coccyx</w:t>
      </w:r>
    </w:p>
    <w:p w14:paraId="4BACD733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coccygodynia or coccalgia or coccygalgia or coccygeal pain</w:t>
      </w:r>
    </w:p>
    <w:p w14:paraId="40C8AFFF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eastAsia="Times New Roman" w:hAnsi="Times New Roman" w:cs="Times New Roman"/>
          <w:color w:val="0A0905"/>
        </w:rPr>
        <w:t>dorsalgia</w:t>
      </w:r>
    </w:p>
    <w:p w14:paraId="6E1495C3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eastAsia="Times New Roman" w:hAnsi="Times New Roman" w:cs="Times New Roman"/>
          <w:color w:val="0A0905"/>
        </w:rPr>
        <w:t>lumbarsacr*</w:t>
      </w:r>
    </w:p>
    <w:p w14:paraId="26C248A9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eastAsia="Times New Roman" w:hAnsi="Times New Roman" w:cs="Times New Roman"/>
          <w:color w:val="0A0905"/>
        </w:rPr>
        <w:t>lumbago*</w:t>
      </w:r>
    </w:p>
    <w:p w14:paraId="066A47C0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eastAsia="Times New Roman" w:hAnsi="Times New Roman" w:cs="Times New Roman"/>
          <w:color w:val="0A0905"/>
        </w:rPr>
        <w:t>lumbar-sacral*</w:t>
      </w:r>
    </w:p>
    <w:p w14:paraId="364F47C0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eastAsia="Times New Roman" w:hAnsi="Times New Roman" w:cs="Times New Roman"/>
          <w:color w:val="0A0905"/>
        </w:rPr>
        <w:t>lumboischialgia</w:t>
      </w:r>
    </w:p>
    <w:p w14:paraId="1A8050AB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eastAsia="Times New Roman" w:hAnsi="Times New Roman" w:cs="Times New Roman"/>
          <w:color w:val="0A0905"/>
        </w:rPr>
        <w:t xml:space="preserve">lumbosacr* </w:t>
      </w:r>
      <w:r w:rsidRPr="003B2F8E">
        <w:rPr>
          <w:rFonts w:ascii="Times New Roman" w:eastAsia="Times New Roman" w:hAnsi="Times New Roman" w:cs="Times New Roman"/>
        </w:rPr>
        <w:t>or lumbo-sacral*</w:t>
      </w:r>
    </w:p>
    <w:p w14:paraId="47A36146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eastAsia="Times New Roman" w:hAnsi="Times New Roman" w:cs="Times New Roman"/>
          <w:color w:val="0A0905"/>
        </w:rPr>
        <w:t>piriformis syndrome*</w:t>
      </w:r>
    </w:p>
    <w:p w14:paraId="61D79A43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eastAsia="Times New Roman" w:hAnsi="Times New Roman" w:cs="Times New Roman"/>
          <w:color w:val="0A0905"/>
        </w:rPr>
        <w:t>sacral n2 (pain* or radicul* or nerve root*)</w:t>
      </w:r>
    </w:p>
    <w:p w14:paraId="2745E265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eastAsia="Times New Roman" w:hAnsi="Times New Roman" w:cs="Times New Roman"/>
          <w:color w:val="0A0905"/>
        </w:rPr>
        <w:t>sacrococcygeal n2 pain*</w:t>
      </w:r>
    </w:p>
    <w:p w14:paraId="3F0AFF4E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eastAsia="Times New Roman" w:hAnsi="Times New Roman" w:cs="Times New Roman"/>
          <w:color w:val="0A0905"/>
        </w:rPr>
        <w:t>sacroiliac or sacro-iliac</w:t>
      </w:r>
    </w:p>
    <w:p w14:paraId="23F1192C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eastAsia="Times New Roman" w:hAnsi="Times New Roman" w:cs="Times New Roman"/>
          <w:color w:val="0A0905"/>
        </w:rPr>
        <w:t>sciatic*</w:t>
      </w:r>
    </w:p>
    <w:p w14:paraId="735F6B8C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eastAsia="Times New Roman" w:hAnsi="Times New Roman" w:cs="Times New Roman"/>
        </w:rPr>
        <w:t>SI n2 joint*</w:t>
      </w:r>
    </w:p>
    <w:p w14:paraId="2EADCD66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eastAsia="Times New Roman" w:hAnsi="Times New Roman" w:cs="Times New Roman"/>
          <w:color w:val="0A0905"/>
        </w:rPr>
        <w:t xml:space="preserve">spinal n2 </w:t>
      </w:r>
      <w:r w:rsidRPr="003B2F8E">
        <w:rPr>
          <w:rFonts w:ascii="Times New Roman" w:eastAsia="Times New Roman" w:hAnsi="Times New Roman" w:cs="Times New Roman"/>
        </w:rPr>
        <w:t>stenos*</w:t>
      </w:r>
    </w:p>
    <w:p w14:paraId="5CAD9F7D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eastAsia="Times New Roman" w:hAnsi="Times New Roman" w:cs="Times New Roman"/>
          <w:color w:val="0A0905"/>
        </w:rPr>
        <w:t>tailbone n2 (pain* or radicul* or nerve root*)</w:t>
      </w:r>
    </w:p>
    <w:p w14:paraId="0BCC6BA9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eastAsia="Times New Roman" w:hAnsi="Times New Roman" w:cs="Times New Roman"/>
          <w:color w:val="0A0905"/>
        </w:rPr>
        <w:t>vertebrogenic n3 pain*</w:t>
      </w:r>
    </w:p>
    <w:p w14:paraId="3C4ADF6D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eastAsia="Times New Roman" w:hAnsi="Times New Roman" w:cs="Times New Roman"/>
          <w:color w:val="0A0905"/>
        </w:rPr>
        <w:t>poly-radicul* or polyradicul*</w:t>
      </w:r>
    </w:p>
    <w:p w14:paraId="1F6A38CF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eastAsia="Times New Roman" w:hAnsi="Times New Roman" w:cs="Times New Roman"/>
          <w:color w:val="0A0905"/>
        </w:rPr>
        <w:t>neuropath* n2 (lumbar or lumbosacral or sacral or low back)</w:t>
      </w:r>
    </w:p>
    <w:p w14:paraId="4912195E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eastAsia="Times New Roman" w:hAnsi="Times New Roman" w:cs="Times New Roman"/>
        </w:rPr>
        <w:t>radiculopathy* n3 (low back or low-back or lower-back or lumbar or lumbosacral or L1 or L2 or L3 or L4 or L5)</w:t>
      </w:r>
    </w:p>
    <w:p w14:paraId="5663FF84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eastAsia="Times New Roman" w:hAnsi="Times New Roman" w:cs="Times New Roman"/>
        </w:rPr>
        <w:t>radiating n3 (low back or low-back or lower-back or lumbar or lumbosacral or L1 or L2 or L3 or L4 or L5)</w:t>
      </w:r>
    </w:p>
    <w:p w14:paraId="554E5906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eastAsia="Times New Roman" w:hAnsi="Times New Roman" w:cs="Times New Roman"/>
        </w:rPr>
        <w:t xml:space="preserve">radicular n3 (low back or low-back or lower-back or lumbar or lumbosacral or L1 or L2 or L3 or L4 or L5)        </w:t>
      </w:r>
    </w:p>
    <w:p w14:paraId="39BA0E80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MH Pelvic Girdle Pain</w:t>
      </w:r>
    </w:p>
    <w:p w14:paraId="31CB1DBE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MH Pelvic Pain</w:t>
      </w:r>
    </w:p>
    <w:p w14:paraId="5840C250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eastAsia="Times New Roman" w:hAnsi="Times New Roman" w:cs="Times New Roman"/>
          <w:color w:val="0A0905"/>
        </w:rPr>
        <w:t>pelvic* n3 pain*</w:t>
      </w:r>
    </w:p>
    <w:p w14:paraId="476B4B0F" w14:textId="77777777" w:rsidR="00591934" w:rsidRPr="003B2F8E" w:rsidRDefault="00591934" w:rsidP="00591934">
      <w:pPr>
        <w:pStyle w:val="ListParagraph"/>
        <w:numPr>
          <w:ilvl w:val="0"/>
          <w:numId w:val="1"/>
        </w:numPr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pelvis* n2 pain*</w:t>
      </w:r>
    </w:p>
    <w:p w14:paraId="7A2B49AD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1-14 /  OR</w:t>
      </w:r>
    </w:p>
    <w:p w14:paraId="69B659C5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15-20 / OR</w:t>
      </w:r>
    </w:p>
    <w:p w14:paraId="139ED860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 xml:space="preserve">128-129 / AND  </w:t>
      </w:r>
    </w:p>
    <w:p w14:paraId="4FDF8D60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1-14 /  OR</w:t>
      </w:r>
    </w:p>
    <w:p w14:paraId="4E3F860C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21-69 / OR</w:t>
      </w:r>
    </w:p>
    <w:p w14:paraId="760662F5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70-127/ OR</w:t>
      </w:r>
    </w:p>
    <w:p w14:paraId="6E0F40B8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 xml:space="preserve">131-133/ AND  </w:t>
      </w:r>
    </w:p>
    <w:p w14:paraId="5A32CC73" w14:textId="77777777" w:rsidR="00591934" w:rsidRPr="003B2F8E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130 OR 134</w:t>
      </w:r>
    </w:p>
    <w:p w14:paraId="69DA507C" w14:textId="77777777" w:rsidR="00591934" w:rsidRDefault="00591934" w:rsidP="00591934">
      <w:pPr>
        <w:pStyle w:val="ListParagraph"/>
        <w:numPr>
          <w:ilvl w:val="0"/>
          <w:numId w:val="1"/>
        </w:numPr>
        <w:spacing w:after="0" w:line="240" w:lineRule="auto"/>
        <w:ind w:left="900" w:hanging="540"/>
        <w:rPr>
          <w:rFonts w:ascii="Times New Roman" w:hAnsi="Times New Roman" w:cs="Times New Roman"/>
        </w:rPr>
      </w:pPr>
      <w:r w:rsidRPr="003B2F8E">
        <w:rPr>
          <w:rFonts w:ascii="Times New Roman" w:hAnsi="Times New Roman" w:cs="Times New Roman"/>
        </w:rPr>
        <w:t>LIMIT 135 English</w:t>
      </w:r>
    </w:p>
    <w:p w14:paraId="774E96C9" w14:textId="77777777" w:rsidR="00591934" w:rsidRDefault="00591934" w:rsidP="00591934">
      <w:pPr>
        <w:rPr>
          <w:rFonts w:cs="Times New Roman"/>
        </w:rPr>
      </w:pPr>
    </w:p>
    <w:p w14:paraId="1CFB92E2" w14:textId="77777777" w:rsidR="00591934" w:rsidRDefault="00591934" w:rsidP="00591934">
      <w:pPr>
        <w:rPr>
          <w:rFonts w:cs="Times New Roman"/>
        </w:rPr>
      </w:pPr>
      <w:r>
        <w:rPr>
          <w:rFonts w:cs="Times New Roman"/>
        </w:rPr>
        <w:br w:type="page"/>
      </w:r>
    </w:p>
    <w:p w14:paraId="7A3EB74C" w14:textId="77777777" w:rsidR="00591934" w:rsidRDefault="00591934" w:rsidP="00591934">
      <w:pPr>
        <w:pBdr>
          <w:bottom w:val="single" w:sz="6" w:space="1" w:color="auto"/>
        </w:pBdr>
        <w:rPr>
          <w:b/>
          <w:sz w:val="32"/>
          <w:szCs w:val="32"/>
        </w:rPr>
      </w:pPr>
      <w:r>
        <w:rPr>
          <w:b/>
          <w:sz w:val="32"/>
          <w:szCs w:val="32"/>
        </w:rPr>
        <w:t xml:space="preserve">CINAHL </w:t>
      </w:r>
      <w:r w:rsidRPr="00CD0C15">
        <w:rPr>
          <w:b/>
          <w:sz w:val="32"/>
          <w:szCs w:val="32"/>
        </w:rPr>
        <w:t>Search Strategy</w:t>
      </w:r>
      <w:r>
        <w:rPr>
          <w:b/>
          <w:sz w:val="32"/>
          <w:szCs w:val="32"/>
        </w:rPr>
        <w:t xml:space="preserve">   </w:t>
      </w:r>
    </w:p>
    <w:p w14:paraId="530ADE96" w14:textId="77777777" w:rsidR="00591934" w:rsidRDefault="00591934" w:rsidP="00591934">
      <w:pPr>
        <w:pBdr>
          <w:bottom w:val="single" w:sz="6" w:space="1" w:color="auto"/>
        </w:pBdr>
        <w:rPr>
          <w:b/>
          <w:sz w:val="32"/>
          <w:szCs w:val="32"/>
        </w:rPr>
      </w:pPr>
      <w:r>
        <w:rPr>
          <w:b/>
          <w:sz w:val="32"/>
          <w:szCs w:val="32"/>
        </w:rPr>
        <w:t>Chiropractic Care/ Pregnancy and postpartum     Nov 10  2016</w:t>
      </w:r>
    </w:p>
    <w:p w14:paraId="630A039F" w14:textId="77777777" w:rsidR="00591934" w:rsidRDefault="00591934" w:rsidP="00591934"/>
    <w:p w14:paraId="1239D084" w14:textId="77777777" w:rsidR="00591934" w:rsidRDefault="00591934" w:rsidP="00591934">
      <w:pPr>
        <w:pStyle w:val="ListParagraph"/>
        <w:numPr>
          <w:ilvl w:val="0"/>
          <w:numId w:val="2"/>
        </w:numPr>
        <w:spacing w:line="259" w:lineRule="auto"/>
      </w:pPr>
      <w:r>
        <w:t>MH Pregnancy</w:t>
      </w:r>
    </w:p>
    <w:p w14:paraId="4F01250E" w14:textId="77777777" w:rsidR="00591934" w:rsidRPr="004F78ED" w:rsidRDefault="00591934" w:rsidP="00591934">
      <w:pPr>
        <w:pStyle w:val="ListParagraph"/>
        <w:numPr>
          <w:ilvl w:val="0"/>
          <w:numId w:val="2"/>
        </w:numPr>
        <w:spacing w:line="259" w:lineRule="auto"/>
      </w:pPr>
      <w:r w:rsidRPr="004F78ED">
        <w:t xml:space="preserve">MH  </w:t>
      </w:r>
      <w:r>
        <w:t>Expectant Mothers</w:t>
      </w:r>
    </w:p>
    <w:p w14:paraId="79F76066" w14:textId="77777777" w:rsidR="00591934" w:rsidRPr="004F78ED" w:rsidRDefault="00591934" w:rsidP="00591934">
      <w:pPr>
        <w:pStyle w:val="ListParagraph"/>
        <w:numPr>
          <w:ilvl w:val="0"/>
          <w:numId w:val="2"/>
        </w:numPr>
        <w:spacing w:line="259" w:lineRule="auto"/>
      </w:pPr>
      <w:r w:rsidRPr="004F78ED">
        <w:t>MH Pregnancy Outcome</w:t>
      </w:r>
    </w:p>
    <w:p w14:paraId="223A32DA" w14:textId="77777777" w:rsidR="00591934" w:rsidRPr="004F78ED" w:rsidRDefault="00591934" w:rsidP="00591934">
      <w:pPr>
        <w:pStyle w:val="ListParagraph"/>
        <w:numPr>
          <w:ilvl w:val="0"/>
          <w:numId w:val="2"/>
        </w:numPr>
        <w:spacing w:line="259" w:lineRule="auto"/>
      </w:pPr>
      <w:r w:rsidRPr="004F78ED">
        <w:t>MH Pregnancy Complications</w:t>
      </w:r>
    </w:p>
    <w:p w14:paraId="2DBD8A2C" w14:textId="77777777" w:rsidR="00591934" w:rsidRPr="004F78ED" w:rsidRDefault="00591934" w:rsidP="00591934">
      <w:pPr>
        <w:pStyle w:val="ListParagraph"/>
        <w:numPr>
          <w:ilvl w:val="0"/>
          <w:numId w:val="2"/>
        </w:numPr>
        <w:spacing w:line="259" w:lineRule="auto"/>
      </w:pPr>
      <w:r w:rsidRPr="004F78ED">
        <w:t>pregnan*</w:t>
      </w:r>
    </w:p>
    <w:p w14:paraId="5B6A7D91" w14:textId="77777777" w:rsidR="00591934" w:rsidRPr="004F78ED" w:rsidRDefault="00591934" w:rsidP="00591934">
      <w:pPr>
        <w:pStyle w:val="ListParagraph"/>
        <w:numPr>
          <w:ilvl w:val="0"/>
          <w:numId w:val="2"/>
        </w:numPr>
        <w:spacing w:line="259" w:lineRule="auto"/>
      </w:pPr>
      <w:r w:rsidRPr="004F78ED">
        <w:t xml:space="preserve">MH Prenatal Care </w:t>
      </w:r>
    </w:p>
    <w:p w14:paraId="1F601DBC" w14:textId="77777777" w:rsidR="00591934" w:rsidRPr="004F78ED" w:rsidRDefault="00591934" w:rsidP="00591934">
      <w:pPr>
        <w:pStyle w:val="ListParagraph"/>
        <w:numPr>
          <w:ilvl w:val="0"/>
          <w:numId w:val="2"/>
        </w:numPr>
        <w:spacing w:line="259" w:lineRule="auto"/>
      </w:pPr>
      <w:r w:rsidRPr="004F78ED">
        <w:t>antenatal OR ante natal OR ante-natal</w:t>
      </w:r>
    </w:p>
    <w:p w14:paraId="45618B04" w14:textId="77777777" w:rsidR="00591934" w:rsidRPr="004F78ED" w:rsidRDefault="00591934" w:rsidP="00591934">
      <w:pPr>
        <w:pStyle w:val="ListParagraph"/>
        <w:numPr>
          <w:ilvl w:val="0"/>
          <w:numId w:val="2"/>
        </w:numPr>
        <w:spacing w:line="259" w:lineRule="auto"/>
      </w:pPr>
      <w:r w:rsidRPr="004F78ED">
        <w:t>MH Post</w:t>
      </w:r>
      <w:r>
        <w:t xml:space="preserve">natal </w:t>
      </w:r>
      <w:r w:rsidRPr="004F78ED">
        <w:t>Period</w:t>
      </w:r>
    </w:p>
    <w:p w14:paraId="4A1EEA80" w14:textId="77777777" w:rsidR="00591934" w:rsidRPr="004F78ED" w:rsidRDefault="00591934" w:rsidP="00591934">
      <w:pPr>
        <w:pStyle w:val="ListParagraph"/>
        <w:numPr>
          <w:ilvl w:val="0"/>
          <w:numId w:val="2"/>
        </w:numPr>
        <w:spacing w:line="259" w:lineRule="auto"/>
      </w:pPr>
      <w:r w:rsidRPr="004F78ED">
        <w:t>childbirth*</w:t>
      </w:r>
    </w:p>
    <w:p w14:paraId="1F17065F" w14:textId="77777777" w:rsidR="00591934" w:rsidRPr="004F78ED" w:rsidRDefault="00591934" w:rsidP="00591934">
      <w:pPr>
        <w:pStyle w:val="ListParagraph"/>
        <w:numPr>
          <w:ilvl w:val="0"/>
          <w:numId w:val="2"/>
        </w:numPr>
        <w:spacing w:line="259" w:lineRule="auto"/>
      </w:pPr>
      <w:r w:rsidRPr="004F78ED">
        <w:t>prenatal OR pre natal OR pre-natal</w:t>
      </w:r>
    </w:p>
    <w:p w14:paraId="515C2421" w14:textId="77777777" w:rsidR="00591934" w:rsidRPr="004F78ED" w:rsidRDefault="00591934" w:rsidP="00591934">
      <w:pPr>
        <w:pStyle w:val="ListParagraph"/>
        <w:numPr>
          <w:ilvl w:val="0"/>
          <w:numId w:val="2"/>
        </w:numPr>
        <w:spacing w:line="259" w:lineRule="auto"/>
      </w:pPr>
      <w:r w:rsidRPr="004F78ED">
        <w:t xml:space="preserve"> postnatal OR post natal OR post-natal</w:t>
      </w:r>
    </w:p>
    <w:p w14:paraId="56E2F9FA" w14:textId="77777777" w:rsidR="00591934" w:rsidRPr="004F78ED" w:rsidRDefault="00591934" w:rsidP="00591934">
      <w:pPr>
        <w:pStyle w:val="ListParagraph"/>
        <w:numPr>
          <w:ilvl w:val="0"/>
          <w:numId w:val="2"/>
        </w:numPr>
        <w:spacing w:line="259" w:lineRule="auto"/>
      </w:pPr>
      <w:r w:rsidRPr="004F78ED">
        <w:t xml:space="preserve"> postpartum OR post partum OR post-partum</w:t>
      </w:r>
    </w:p>
    <w:p w14:paraId="5C9CCC8D" w14:textId="77777777" w:rsidR="00591934" w:rsidRPr="004F78ED" w:rsidRDefault="00591934" w:rsidP="00591934">
      <w:pPr>
        <w:pStyle w:val="ListParagraph"/>
        <w:numPr>
          <w:ilvl w:val="0"/>
          <w:numId w:val="2"/>
        </w:numPr>
        <w:spacing w:line="259" w:lineRule="auto"/>
      </w:pPr>
      <w:r w:rsidRPr="004F78ED">
        <w:t>perinatal or peri natal or peri-natal</w:t>
      </w:r>
    </w:p>
    <w:p w14:paraId="06602A2C" w14:textId="77777777" w:rsidR="00591934" w:rsidRPr="004F78ED" w:rsidRDefault="00591934" w:rsidP="00591934"/>
    <w:p w14:paraId="323E9182" w14:textId="77777777" w:rsidR="00591934" w:rsidRDefault="00591934" w:rsidP="00591934">
      <w:pPr>
        <w:pStyle w:val="ListParagraph"/>
        <w:numPr>
          <w:ilvl w:val="0"/>
          <w:numId w:val="2"/>
        </w:numPr>
        <w:spacing w:line="259" w:lineRule="auto"/>
      </w:pPr>
      <w:r w:rsidRPr="004F78ED">
        <w:t xml:space="preserve">MH Chiropractic </w:t>
      </w:r>
    </w:p>
    <w:p w14:paraId="2560F28F" w14:textId="77777777" w:rsidR="00591934" w:rsidRDefault="00591934" w:rsidP="00591934">
      <w:pPr>
        <w:pStyle w:val="ListParagraph"/>
        <w:numPr>
          <w:ilvl w:val="0"/>
          <w:numId w:val="2"/>
        </w:numPr>
        <w:spacing w:line="259" w:lineRule="auto"/>
      </w:pPr>
      <w:r>
        <w:t>MH Chiropractors</w:t>
      </w:r>
    </w:p>
    <w:p w14:paraId="1346129F" w14:textId="77777777" w:rsidR="00591934" w:rsidRPr="004F78ED" w:rsidRDefault="00591934" w:rsidP="00591934">
      <w:pPr>
        <w:pStyle w:val="ListParagraph"/>
        <w:numPr>
          <w:ilvl w:val="0"/>
          <w:numId w:val="2"/>
        </w:numPr>
        <w:spacing w:line="259" w:lineRule="auto"/>
      </w:pPr>
      <w:r>
        <w:t>MH Chiropractic Assessment</w:t>
      </w:r>
    </w:p>
    <w:p w14:paraId="024519DC" w14:textId="77777777" w:rsidR="00591934" w:rsidRPr="004F78ED" w:rsidRDefault="00591934" w:rsidP="00591934">
      <w:pPr>
        <w:pStyle w:val="ListParagraph"/>
        <w:numPr>
          <w:ilvl w:val="0"/>
          <w:numId w:val="2"/>
        </w:numPr>
        <w:spacing w:line="259" w:lineRule="auto"/>
      </w:pPr>
      <w:r w:rsidRPr="004F78ED">
        <w:t>chiroprac*</w:t>
      </w:r>
    </w:p>
    <w:p w14:paraId="2FFDB3F6" w14:textId="77777777" w:rsidR="00591934" w:rsidRPr="004F78ED" w:rsidRDefault="00591934" w:rsidP="00591934">
      <w:pPr>
        <w:pStyle w:val="ListParagraph"/>
        <w:numPr>
          <w:ilvl w:val="0"/>
          <w:numId w:val="2"/>
        </w:numPr>
        <w:spacing w:line="259" w:lineRule="auto"/>
      </w:pPr>
      <w:r w:rsidRPr="004F78ED">
        <w:t xml:space="preserve">MH Manipulation, Chiropractic </w:t>
      </w:r>
    </w:p>
    <w:p w14:paraId="32EDB033" w14:textId="77777777" w:rsidR="00591934" w:rsidRPr="004F78ED" w:rsidRDefault="00591934" w:rsidP="00591934">
      <w:pPr>
        <w:pStyle w:val="ListParagraph"/>
        <w:numPr>
          <w:ilvl w:val="0"/>
          <w:numId w:val="2"/>
        </w:numPr>
        <w:spacing w:line="259" w:lineRule="auto"/>
      </w:pPr>
      <w:r w:rsidRPr="004F78ED">
        <w:t>spinal n2 manip*</w:t>
      </w:r>
    </w:p>
    <w:p w14:paraId="638D581C" w14:textId="77777777" w:rsidR="00591934" w:rsidRPr="004F78ED" w:rsidRDefault="00591934" w:rsidP="00591934">
      <w:pPr>
        <w:pStyle w:val="ListParagraph"/>
        <w:numPr>
          <w:ilvl w:val="0"/>
          <w:numId w:val="2"/>
        </w:numPr>
        <w:spacing w:line="259" w:lineRule="auto"/>
      </w:pPr>
      <w:r w:rsidRPr="004F78ED">
        <w:t>MH Manipulation, Orthopedic</w:t>
      </w:r>
    </w:p>
    <w:p w14:paraId="407A243B" w14:textId="77777777" w:rsidR="00591934" w:rsidRPr="004F78ED" w:rsidRDefault="00591934" w:rsidP="00591934">
      <w:pPr>
        <w:pStyle w:val="ListParagraph"/>
        <w:numPr>
          <w:ilvl w:val="0"/>
          <w:numId w:val="2"/>
        </w:numPr>
        <w:spacing w:line="259" w:lineRule="auto"/>
      </w:pPr>
      <w:r w:rsidRPr="004F78ED">
        <w:t xml:space="preserve">MH Manipulation, Osteopathic </w:t>
      </w:r>
    </w:p>
    <w:p w14:paraId="28CCC127" w14:textId="77777777" w:rsidR="00591934" w:rsidRPr="004F78ED" w:rsidRDefault="00591934" w:rsidP="00591934">
      <w:pPr>
        <w:pStyle w:val="ListParagraph"/>
        <w:numPr>
          <w:ilvl w:val="0"/>
          <w:numId w:val="2"/>
        </w:numPr>
        <w:spacing w:line="259" w:lineRule="auto"/>
      </w:pPr>
      <w:r w:rsidRPr="004F78ED">
        <w:t xml:space="preserve">soft tissue n2 therap* </w:t>
      </w:r>
    </w:p>
    <w:p w14:paraId="521AC737" w14:textId="77777777" w:rsidR="00591934" w:rsidRPr="004F78ED" w:rsidRDefault="00591934" w:rsidP="00591934">
      <w:pPr>
        <w:pStyle w:val="ListParagraph"/>
        <w:numPr>
          <w:ilvl w:val="0"/>
          <w:numId w:val="2"/>
        </w:numPr>
        <w:spacing w:line="259" w:lineRule="auto"/>
      </w:pPr>
      <w:r w:rsidRPr="004F78ED">
        <w:t>(orthopedic n2 manip*) OR (orthopaedic n2 manip*)</w:t>
      </w:r>
    </w:p>
    <w:p w14:paraId="68595ED9" w14:textId="77777777" w:rsidR="00591934" w:rsidRPr="004F78ED" w:rsidRDefault="00591934" w:rsidP="00591934">
      <w:pPr>
        <w:pStyle w:val="ListParagraph"/>
        <w:numPr>
          <w:ilvl w:val="0"/>
          <w:numId w:val="2"/>
        </w:numPr>
        <w:spacing w:line="259" w:lineRule="auto"/>
      </w:pPr>
      <w:r w:rsidRPr="004F78ED">
        <w:t>osteopathic n2 manip*</w:t>
      </w:r>
    </w:p>
    <w:p w14:paraId="47988AD1" w14:textId="77777777" w:rsidR="00591934" w:rsidRPr="004F78ED" w:rsidRDefault="00591934" w:rsidP="00591934">
      <w:pPr>
        <w:pStyle w:val="ListParagraph"/>
        <w:numPr>
          <w:ilvl w:val="0"/>
          <w:numId w:val="2"/>
        </w:numPr>
        <w:spacing w:line="259" w:lineRule="auto"/>
      </w:pPr>
      <w:r w:rsidRPr="004F78ED">
        <w:t>(manipulative n2 therap*) OR (manipulation n2 therap*) OR (musculoskeletal n2 manip*)</w:t>
      </w:r>
    </w:p>
    <w:p w14:paraId="4212418D" w14:textId="77777777" w:rsidR="00591934" w:rsidRPr="004F78ED" w:rsidRDefault="00591934" w:rsidP="00591934">
      <w:pPr>
        <w:pStyle w:val="ListParagraph"/>
        <w:numPr>
          <w:ilvl w:val="0"/>
          <w:numId w:val="2"/>
        </w:numPr>
        <w:spacing w:line="259" w:lineRule="auto"/>
      </w:pPr>
      <w:r w:rsidRPr="004F78ED">
        <w:t>manual n2 therap*</w:t>
      </w:r>
    </w:p>
    <w:p w14:paraId="51699EF4" w14:textId="77777777" w:rsidR="00591934" w:rsidRPr="004F78ED" w:rsidRDefault="00591934" w:rsidP="00591934">
      <w:pPr>
        <w:pStyle w:val="ListParagraph"/>
        <w:numPr>
          <w:ilvl w:val="0"/>
          <w:numId w:val="2"/>
        </w:numPr>
        <w:spacing w:line="259" w:lineRule="auto"/>
      </w:pPr>
      <w:r w:rsidRPr="004F78ED">
        <w:t xml:space="preserve">myofasci* </w:t>
      </w:r>
    </w:p>
    <w:p w14:paraId="5C03E396" w14:textId="77777777" w:rsidR="00591934" w:rsidRPr="004F78ED" w:rsidRDefault="00591934" w:rsidP="00591934">
      <w:pPr>
        <w:pStyle w:val="ListParagraph"/>
        <w:numPr>
          <w:ilvl w:val="0"/>
          <w:numId w:val="2"/>
        </w:numPr>
        <w:spacing w:line="259" w:lineRule="auto"/>
      </w:pPr>
      <w:r w:rsidRPr="004F78ED">
        <w:t>taping OR kinesiotap*</w:t>
      </w:r>
    </w:p>
    <w:p w14:paraId="1C3ECF61" w14:textId="77777777" w:rsidR="00591934" w:rsidRDefault="00591934" w:rsidP="00591934">
      <w:pPr>
        <w:pStyle w:val="ListParagraph"/>
        <w:numPr>
          <w:ilvl w:val="0"/>
          <w:numId w:val="2"/>
        </w:numPr>
        <w:spacing w:line="259" w:lineRule="auto"/>
      </w:pPr>
      <w:r w:rsidRPr="004F78ED">
        <w:t>MH Exercise+</w:t>
      </w:r>
    </w:p>
    <w:p w14:paraId="30A68692" w14:textId="77777777" w:rsidR="00591934" w:rsidRDefault="00591934" w:rsidP="00591934">
      <w:pPr>
        <w:pStyle w:val="ListParagraph"/>
        <w:numPr>
          <w:ilvl w:val="0"/>
          <w:numId w:val="2"/>
        </w:numPr>
        <w:spacing w:line="259" w:lineRule="auto"/>
      </w:pPr>
      <w:r>
        <w:t>MH Therapeutic Exercise</w:t>
      </w:r>
    </w:p>
    <w:p w14:paraId="7F8549B4" w14:textId="77777777" w:rsidR="00591934" w:rsidRDefault="00591934" w:rsidP="00591934">
      <w:pPr>
        <w:pStyle w:val="ListParagraph"/>
        <w:numPr>
          <w:ilvl w:val="0"/>
          <w:numId w:val="2"/>
        </w:numPr>
        <w:spacing w:line="259" w:lineRule="auto"/>
      </w:pPr>
      <w:r>
        <w:t>MH Rehabilitation</w:t>
      </w:r>
    </w:p>
    <w:p w14:paraId="37698736" w14:textId="77777777" w:rsidR="00591934" w:rsidRPr="004F78ED" w:rsidRDefault="00591934" w:rsidP="00591934">
      <w:pPr>
        <w:pStyle w:val="ListParagraph"/>
        <w:numPr>
          <w:ilvl w:val="0"/>
          <w:numId w:val="2"/>
        </w:numPr>
        <w:spacing w:line="259" w:lineRule="auto"/>
      </w:pPr>
      <w:r w:rsidRPr="004F78ED">
        <w:t xml:space="preserve">exercis* </w:t>
      </w:r>
    </w:p>
    <w:p w14:paraId="6674F02A" w14:textId="77777777" w:rsidR="00591934" w:rsidRPr="004F78ED" w:rsidRDefault="00591934" w:rsidP="00591934">
      <w:pPr>
        <w:pStyle w:val="ListParagraph"/>
        <w:numPr>
          <w:ilvl w:val="0"/>
          <w:numId w:val="2"/>
        </w:numPr>
        <w:spacing w:line="259" w:lineRule="auto"/>
      </w:pPr>
      <w:r w:rsidRPr="004F78ED">
        <w:t>physical n2 therap*</w:t>
      </w:r>
    </w:p>
    <w:p w14:paraId="2F2E7B63" w14:textId="77777777" w:rsidR="00591934" w:rsidRPr="004F78ED" w:rsidRDefault="00591934" w:rsidP="00591934">
      <w:pPr>
        <w:pStyle w:val="ListParagraph"/>
        <w:numPr>
          <w:ilvl w:val="0"/>
          <w:numId w:val="2"/>
        </w:numPr>
        <w:spacing w:line="259" w:lineRule="auto"/>
      </w:pPr>
      <w:r w:rsidRPr="004F78ED">
        <w:t>physical n2 activit*</w:t>
      </w:r>
    </w:p>
    <w:p w14:paraId="25404FAC" w14:textId="77777777" w:rsidR="00591934" w:rsidRPr="004F78ED" w:rsidRDefault="00591934" w:rsidP="00591934">
      <w:pPr>
        <w:pStyle w:val="ListParagraph"/>
        <w:numPr>
          <w:ilvl w:val="0"/>
          <w:numId w:val="2"/>
        </w:numPr>
        <w:spacing w:line="259" w:lineRule="auto"/>
      </w:pPr>
      <w:r w:rsidRPr="004F78ED">
        <w:t>stretching</w:t>
      </w:r>
    </w:p>
    <w:p w14:paraId="2F3D30A2" w14:textId="77777777" w:rsidR="00591934" w:rsidRPr="00016F4F" w:rsidRDefault="00591934" w:rsidP="00591934">
      <w:pPr>
        <w:pStyle w:val="ListParagraph"/>
        <w:numPr>
          <w:ilvl w:val="0"/>
          <w:numId w:val="2"/>
        </w:numPr>
        <w:spacing w:line="259" w:lineRule="auto"/>
      </w:pPr>
      <w:r>
        <w:t>resistance train*</w:t>
      </w:r>
    </w:p>
    <w:p w14:paraId="597F84B3" w14:textId="77777777" w:rsidR="00591934" w:rsidRPr="00016F4F" w:rsidRDefault="00591934" w:rsidP="00591934">
      <w:pPr>
        <w:pStyle w:val="ListParagraph"/>
        <w:numPr>
          <w:ilvl w:val="0"/>
          <w:numId w:val="2"/>
        </w:numPr>
        <w:spacing w:line="259" w:lineRule="auto"/>
      </w:pPr>
      <w:r w:rsidRPr="00016F4F">
        <w:t>aerobics</w:t>
      </w:r>
    </w:p>
    <w:p w14:paraId="0C12BCAB" w14:textId="77777777" w:rsidR="00591934" w:rsidRPr="00016F4F" w:rsidRDefault="00591934" w:rsidP="00591934">
      <w:pPr>
        <w:pStyle w:val="ListParagraph"/>
        <w:numPr>
          <w:ilvl w:val="0"/>
          <w:numId w:val="2"/>
        </w:numPr>
        <w:spacing w:line="259" w:lineRule="auto"/>
      </w:pPr>
      <w:r w:rsidRPr="00016F4F">
        <w:t>aquatics</w:t>
      </w:r>
    </w:p>
    <w:p w14:paraId="45DCA657" w14:textId="77777777" w:rsidR="00591934" w:rsidRPr="00016F4F" w:rsidRDefault="00591934" w:rsidP="00591934">
      <w:pPr>
        <w:pStyle w:val="ListParagraph"/>
        <w:numPr>
          <w:ilvl w:val="0"/>
          <w:numId w:val="2"/>
        </w:numPr>
        <w:spacing w:line="259" w:lineRule="auto"/>
      </w:pPr>
      <w:r w:rsidRPr="00016F4F">
        <w:t>swim</w:t>
      </w:r>
      <w:r>
        <w:t>*</w:t>
      </w:r>
    </w:p>
    <w:p w14:paraId="3CE6369D" w14:textId="77777777" w:rsidR="00591934" w:rsidRPr="00016F4F" w:rsidRDefault="00591934" w:rsidP="00591934">
      <w:pPr>
        <w:pStyle w:val="ListParagraph"/>
        <w:numPr>
          <w:ilvl w:val="0"/>
          <w:numId w:val="2"/>
        </w:numPr>
        <w:spacing w:line="259" w:lineRule="auto"/>
      </w:pPr>
      <w:r w:rsidRPr="00016F4F">
        <w:t>yoga</w:t>
      </w:r>
    </w:p>
    <w:p w14:paraId="66CA0B29" w14:textId="77777777" w:rsidR="00591934" w:rsidRPr="004F78ED" w:rsidRDefault="00591934" w:rsidP="00591934">
      <w:pPr>
        <w:pStyle w:val="ListParagraph"/>
        <w:numPr>
          <w:ilvl w:val="0"/>
          <w:numId w:val="2"/>
        </w:numPr>
        <w:spacing w:line="259" w:lineRule="auto"/>
      </w:pPr>
      <w:r w:rsidRPr="004F78ED">
        <w:t>muscle* n2 strength*</w:t>
      </w:r>
    </w:p>
    <w:p w14:paraId="701B13D6" w14:textId="77777777" w:rsidR="00591934" w:rsidRPr="00016F4F" w:rsidRDefault="00591934" w:rsidP="00591934">
      <w:pPr>
        <w:pStyle w:val="ListParagraph"/>
        <w:numPr>
          <w:ilvl w:val="0"/>
          <w:numId w:val="2"/>
        </w:numPr>
        <w:spacing w:line="259" w:lineRule="auto"/>
      </w:pPr>
      <w:r w:rsidRPr="00016F4F">
        <w:t>physiotherap*</w:t>
      </w:r>
      <w:r>
        <w:t xml:space="preserve"> </w:t>
      </w:r>
    </w:p>
    <w:p w14:paraId="59D4E0D1" w14:textId="77777777" w:rsidR="00591934" w:rsidRPr="00016F4F" w:rsidRDefault="00591934" w:rsidP="00591934">
      <w:pPr>
        <w:pStyle w:val="ListParagraph"/>
        <w:numPr>
          <w:ilvl w:val="0"/>
          <w:numId w:val="2"/>
        </w:numPr>
        <w:spacing w:line="259" w:lineRule="auto"/>
      </w:pPr>
      <w:r w:rsidRPr="00016F4F">
        <w:t>ergonomic</w:t>
      </w:r>
      <w:r>
        <w:t>*</w:t>
      </w:r>
      <w:r w:rsidRPr="00016F4F">
        <w:t xml:space="preserve"> </w:t>
      </w:r>
      <w:r>
        <w:t>n2 advice</w:t>
      </w:r>
    </w:p>
    <w:p w14:paraId="56C1974D" w14:textId="77777777" w:rsidR="00591934" w:rsidRDefault="00591934" w:rsidP="00591934">
      <w:pPr>
        <w:pStyle w:val="ListParagraph"/>
        <w:numPr>
          <w:ilvl w:val="0"/>
          <w:numId w:val="2"/>
        </w:numPr>
        <w:spacing w:line="259" w:lineRule="auto"/>
      </w:pPr>
      <w:r>
        <w:t xml:space="preserve">MH </w:t>
      </w:r>
      <w:r w:rsidRPr="00016F4F">
        <w:t>Phy</w:t>
      </w:r>
      <w:r>
        <w:t xml:space="preserve">sical Therapy </w:t>
      </w:r>
    </w:p>
    <w:p w14:paraId="5BD65BF5" w14:textId="77777777" w:rsidR="00591934" w:rsidRPr="00016F4F" w:rsidRDefault="00591934" w:rsidP="00591934">
      <w:pPr>
        <w:pStyle w:val="ListParagraph"/>
        <w:numPr>
          <w:ilvl w:val="0"/>
          <w:numId w:val="2"/>
        </w:numPr>
        <w:spacing w:line="259" w:lineRule="auto"/>
      </w:pPr>
      <w:r>
        <w:t>MH Combined Modality Therapy</w:t>
      </w:r>
    </w:p>
    <w:p w14:paraId="4992B0ED" w14:textId="77777777" w:rsidR="00591934" w:rsidRPr="00016F4F" w:rsidRDefault="00591934" w:rsidP="00591934">
      <w:pPr>
        <w:pStyle w:val="ListParagraph"/>
        <w:numPr>
          <w:ilvl w:val="0"/>
          <w:numId w:val="2"/>
        </w:numPr>
        <w:spacing w:line="259" w:lineRule="auto"/>
      </w:pPr>
      <w:r w:rsidRPr="00016F4F">
        <w:t xml:space="preserve">back care </w:t>
      </w:r>
      <w:r>
        <w:t xml:space="preserve">n2 </w:t>
      </w:r>
      <w:r w:rsidRPr="00016F4F">
        <w:t>advice</w:t>
      </w:r>
    </w:p>
    <w:p w14:paraId="1B9A55A8" w14:textId="77777777" w:rsidR="00591934" w:rsidRPr="004F78ED" w:rsidRDefault="00591934" w:rsidP="00591934">
      <w:pPr>
        <w:pStyle w:val="ListParagraph"/>
        <w:numPr>
          <w:ilvl w:val="0"/>
          <w:numId w:val="2"/>
        </w:numPr>
        <w:spacing w:line="259" w:lineRule="auto"/>
        <w:rPr>
          <w:color w:val="FF0000"/>
        </w:rPr>
      </w:pPr>
      <w:r>
        <w:t>m</w:t>
      </w:r>
      <w:r w:rsidRPr="004F78ED">
        <w:t>obilization*</w:t>
      </w:r>
      <w:r>
        <w:t xml:space="preserve"> OR mobilisation*</w:t>
      </w:r>
    </w:p>
    <w:p w14:paraId="0AD4D48B" w14:textId="77777777" w:rsidR="00591934" w:rsidRPr="00016F4F" w:rsidRDefault="00591934" w:rsidP="00591934">
      <w:pPr>
        <w:pStyle w:val="ListParagraph"/>
        <w:numPr>
          <w:ilvl w:val="0"/>
          <w:numId w:val="2"/>
        </w:numPr>
        <w:spacing w:line="259" w:lineRule="auto"/>
      </w:pPr>
      <w:r w:rsidRPr="00016F4F">
        <w:t>modalit*</w:t>
      </w:r>
      <w:r>
        <w:t xml:space="preserve"> </w:t>
      </w:r>
    </w:p>
    <w:p w14:paraId="21EA890D" w14:textId="77777777" w:rsidR="00591934" w:rsidRPr="00E14895" w:rsidRDefault="00591934" w:rsidP="00591934">
      <w:pPr>
        <w:pStyle w:val="ListParagraph"/>
        <w:numPr>
          <w:ilvl w:val="0"/>
          <w:numId w:val="2"/>
        </w:numPr>
        <w:spacing w:line="259" w:lineRule="auto"/>
      </w:pPr>
      <w:r w:rsidRPr="00E14895">
        <w:t>multi-modal</w:t>
      </w:r>
      <w:r>
        <w:t>*</w:t>
      </w:r>
      <w:r w:rsidRPr="00E14895">
        <w:t xml:space="preserve"> multi-modal</w:t>
      </w:r>
      <w:r>
        <w:t>*</w:t>
      </w:r>
    </w:p>
    <w:p w14:paraId="3D98862C" w14:textId="77777777" w:rsidR="00591934" w:rsidRPr="00016F4F" w:rsidRDefault="00591934" w:rsidP="00591934">
      <w:pPr>
        <w:pStyle w:val="ListParagraph"/>
        <w:numPr>
          <w:ilvl w:val="0"/>
          <w:numId w:val="2"/>
        </w:numPr>
        <w:spacing w:line="259" w:lineRule="auto"/>
      </w:pPr>
      <w:r>
        <w:t>TI (TENS or AB TENS) OR TI (</w:t>
      </w:r>
      <w:r w:rsidRPr="00016F4F">
        <w:t>transcutaneous</w:t>
      </w:r>
      <w:r>
        <w:t xml:space="preserve"> or AB transcutaneous)</w:t>
      </w:r>
      <w:r w:rsidRPr="00016F4F">
        <w:t xml:space="preserve"> </w:t>
      </w:r>
    </w:p>
    <w:p w14:paraId="1F6026A5" w14:textId="77777777" w:rsidR="00591934" w:rsidRPr="00016F4F" w:rsidRDefault="00591934" w:rsidP="00591934">
      <w:pPr>
        <w:pStyle w:val="ListParagraph"/>
        <w:numPr>
          <w:ilvl w:val="0"/>
          <w:numId w:val="2"/>
        </w:numPr>
        <w:spacing w:line="259" w:lineRule="auto"/>
      </w:pPr>
      <w:r>
        <w:t>MH Orthoses</w:t>
      </w:r>
    </w:p>
    <w:p w14:paraId="46B7478E" w14:textId="77777777" w:rsidR="00591934" w:rsidRPr="00016F4F" w:rsidRDefault="00591934" w:rsidP="00591934">
      <w:pPr>
        <w:pStyle w:val="ListParagraph"/>
        <w:numPr>
          <w:ilvl w:val="0"/>
          <w:numId w:val="2"/>
        </w:numPr>
        <w:spacing w:line="259" w:lineRule="auto"/>
      </w:pPr>
      <w:r w:rsidRPr="00016F4F">
        <w:t>pelvic</w:t>
      </w:r>
      <w:r>
        <w:t xml:space="preserve">* n2 </w:t>
      </w:r>
      <w:r w:rsidRPr="00016F4F">
        <w:t>belt</w:t>
      </w:r>
      <w:r>
        <w:t>*</w:t>
      </w:r>
      <w:r w:rsidRPr="00016F4F">
        <w:t xml:space="preserve"> </w:t>
      </w:r>
    </w:p>
    <w:p w14:paraId="0040F499" w14:textId="77777777" w:rsidR="00591934" w:rsidRPr="00016F4F" w:rsidRDefault="00591934" w:rsidP="00591934">
      <w:pPr>
        <w:pStyle w:val="ListParagraph"/>
        <w:numPr>
          <w:ilvl w:val="0"/>
          <w:numId w:val="2"/>
        </w:numPr>
        <w:spacing w:line="259" w:lineRule="auto"/>
      </w:pPr>
      <w:r w:rsidRPr="00016F4F">
        <w:t>support</w:t>
      </w:r>
      <w:r>
        <w:t>* n2 belt*</w:t>
      </w:r>
    </w:p>
    <w:p w14:paraId="56F4352C" w14:textId="77777777" w:rsidR="00591934" w:rsidRPr="00016F4F" w:rsidRDefault="00591934" w:rsidP="00591934">
      <w:pPr>
        <w:pStyle w:val="ListParagraph"/>
        <w:numPr>
          <w:ilvl w:val="0"/>
          <w:numId w:val="2"/>
        </w:numPr>
        <w:spacing w:line="259" w:lineRule="auto"/>
      </w:pPr>
      <w:r w:rsidRPr="00016F4F">
        <w:t>sacroiliac</w:t>
      </w:r>
      <w:r>
        <w:t xml:space="preserve">* n2 </w:t>
      </w:r>
      <w:r w:rsidRPr="00016F4F">
        <w:t>belt</w:t>
      </w:r>
      <w:r>
        <w:t>*</w:t>
      </w:r>
    </w:p>
    <w:p w14:paraId="71A8BD89" w14:textId="77777777" w:rsidR="00591934" w:rsidRPr="00016F4F" w:rsidRDefault="00591934" w:rsidP="00591934">
      <w:pPr>
        <w:pStyle w:val="ListParagraph"/>
        <w:numPr>
          <w:ilvl w:val="0"/>
          <w:numId w:val="2"/>
        </w:numPr>
        <w:spacing w:line="259" w:lineRule="auto"/>
      </w:pPr>
      <w:r w:rsidRPr="00016F4F">
        <w:t xml:space="preserve">cupping </w:t>
      </w:r>
    </w:p>
    <w:p w14:paraId="717C3637" w14:textId="77777777" w:rsidR="00591934" w:rsidRPr="00016F4F" w:rsidRDefault="00591934" w:rsidP="00591934">
      <w:pPr>
        <w:pStyle w:val="ListParagraph"/>
        <w:numPr>
          <w:ilvl w:val="0"/>
          <w:numId w:val="2"/>
        </w:numPr>
        <w:spacing w:line="259" w:lineRule="auto"/>
      </w:pPr>
      <w:r w:rsidRPr="00016F4F">
        <w:t>pillow*</w:t>
      </w:r>
    </w:p>
    <w:p w14:paraId="4538C927" w14:textId="77777777" w:rsidR="00591934" w:rsidRPr="00016F4F" w:rsidRDefault="00591934" w:rsidP="00591934">
      <w:pPr>
        <w:pStyle w:val="ListParagraph"/>
        <w:numPr>
          <w:ilvl w:val="0"/>
          <w:numId w:val="2"/>
        </w:numPr>
        <w:spacing w:line="259" w:lineRule="auto"/>
      </w:pPr>
      <w:r>
        <w:t>ultraso* n3 therap*</w:t>
      </w:r>
    </w:p>
    <w:p w14:paraId="2E89A9AC" w14:textId="77777777" w:rsidR="00591934" w:rsidRPr="00016F4F" w:rsidRDefault="00591934" w:rsidP="00591934">
      <w:pPr>
        <w:pStyle w:val="ListParagraph"/>
        <w:numPr>
          <w:ilvl w:val="0"/>
          <w:numId w:val="2"/>
        </w:numPr>
        <w:spacing w:line="259" w:lineRule="auto"/>
      </w:pPr>
      <w:r w:rsidRPr="00016F4F">
        <w:t xml:space="preserve">electronic wave </w:t>
      </w:r>
    </w:p>
    <w:p w14:paraId="723EF06A" w14:textId="77777777" w:rsidR="00591934" w:rsidRPr="00016F4F" w:rsidRDefault="00591934" w:rsidP="00591934">
      <w:pPr>
        <w:pStyle w:val="ListParagraph"/>
        <w:numPr>
          <w:ilvl w:val="0"/>
          <w:numId w:val="2"/>
        </w:numPr>
        <w:spacing w:line="259" w:lineRule="auto"/>
      </w:pPr>
      <w:r>
        <w:t xml:space="preserve">MH </w:t>
      </w:r>
      <w:r w:rsidRPr="00016F4F">
        <w:t xml:space="preserve">Patient Education </w:t>
      </w:r>
    </w:p>
    <w:p w14:paraId="739A16E7" w14:textId="77777777" w:rsidR="00591934" w:rsidRPr="00016F4F" w:rsidRDefault="00591934" w:rsidP="00591934">
      <w:pPr>
        <w:pStyle w:val="ListParagraph"/>
        <w:numPr>
          <w:ilvl w:val="0"/>
          <w:numId w:val="2"/>
        </w:numPr>
        <w:spacing w:line="259" w:lineRule="auto"/>
      </w:pPr>
      <w:r>
        <w:t>patient n2 educat*</w:t>
      </w:r>
    </w:p>
    <w:p w14:paraId="796D9A9E" w14:textId="77777777" w:rsidR="00591934" w:rsidRPr="004F78ED" w:rsidRDefault="00591934" w:rsidP="00591934">
      <w:pPr>
        <w:pStyle w:val="ListParagraph"/>
        <w:numPr>
          <w:ilvl w:val="0"/>
          <w:numId w:val="2"/>
        </w:numPr>
        <w:spacing w:line="259" w:lineRule="auto"/>
      </w:pPr>
      <w:r w:rsidRPr="004F78ED">
        <w:t>training n2 program*</w:t>
      </w:r>
    </w:p>
    <w:p w14:paraId="7CD1A597" w14:textId="77777777" w:rsidR="00591934" w:rsidRPr="004F78ED" w:rsidRDefault="00591934" w:rsidP="00591934">
      <w:pPr>
        <w:pStyle w:val="ListParagraph"/>
        <w:numPr>
          <w:ilvl w:val="0"/>
          <w:numId w:val="2"/>
        </w:numPr>
        <w:spacing w:line="259" w:lineRule="auto"/>
      </w:pPr>
      <w:r w:rsidRPr="004F78ED">
        <w:t xml:space="preserve">management n2 (program* or musculoskeletal) </w:t>
      </w:r>
    </w:p>
    <w:p w14:paraId="11CA9E59" w14:textId="77777777" w:rsidR="00591934" w:rsidRPr="004F78ED" w:rsidRDefault="00591934" w:rsidP="00591934">
      <w:pPr>
        <w:pStyle w:val="ListParagraph"/>
        <w:numPr>
          <w:ilvl w:val="0"/>
          <w:numId w:val="2"/>
        </w:numPr>
        <w:spacing w:line="259" w:lineRule="auto"/>
      </w:pPr>
      <w:r>
        <w:t>musculoskeletal n2 care</w:t>
      </w:r>
    </w:p>
    <w:p w14:paraId="252985FD" w14:textId="77777777" w:rsidR="00591934" w:rsidRPr="00484439" w:rsidRDefault="00591934" w:rsidP="00591934">
      <w:pPr>
        <w:pStyle w:val="ListParagraph"/>
        <w:numPr>
          <w:ilvl w:val="0"/>
          <w:numId w:val="2"/>
        </w:numPr>
        <w:spacing w:line="259" w:lineRule="auto"/>
      </w:pPr>
      <w:r>
        <w:t>“</w:t>
      </w:r>
      <w:r w:rsidRPr="00484439">
        <w:t>treatment satisfaction</w:t>
      </w:r>
      <w:r>
        <w:t>”</w:t>
      </w:r>
    </w:p>
    <w:p w14:paraId="45060397" w14:textId="77777777" w:rsidR="00591934" w:rsidRPr="00016F4F" w:rsidRDefault="00591934" w:rsidP="00591934">
      <w:pPr>
        <w:pStyle w:val="ListParagraph"/>
        <w:numPr>
          <w:ilvl w:val="0"/>
          <w:numId w:val="2"/>
        </w:numPr>
        <w:spacing w:line="259" w:lineRule="auto"/>
      </w:pPr>
      <w:r>
        <w:t xml:space="preserve">intervention* </w:t>
      </w:r>
    </w:p>
    <w:p w14:paraId="12C4990A" w14:textId="77777777" w:rsidR="00591934" w:rsidRPr="00016F4F" w:rsidRDefault="00591934" w:rsidP="00591934">
      <w:pPr>
        <w:pStyle w:val="ListParagraph"/>
        <w:numPr>
          <w:ilvl w:val="0"/>
          <w:numId w:val="2"/>
        </w:numPr>
        <w:spacing w:line="259" w:lineRule="auto"/>
      </w:pPr>
      <w:r>
        <w:t xml:space="preserve">MH </w:t>
      </w:r>
      <w:r w:rsidRPr="00016F4F">
        <w:t>Treatment Outcome</w:t>
      </w:r>
      <w:r>
        <w:t>s</w:t>
      </w:r>
    </w:p>
    <w:p w14:paraId="1B2FDEAA" w14:textId="77777777" w:rsidR="00591934" w:rsidRPr="00016F4F" w:rsidRDefault="00591934" w:rsidP="00591934">
      <w:pPr>
        <w:pStyle w:val="ListParagraph"/>
        <w:numPr>
          <w:ilvl w:val="0"/>
          <w:numId w:val="2"/>
        </w:numPr>
        <w:spacing w:line="259" w:lineRule="auto"/>
      </w:pPr>
      <w:r>
        <w:t>(</w:t>
      </w:r>
      <w:r w:rsidRPr="00016F4F">
        <w:t>support garment</w:t>
      </w:r>
      <w:r>
        <w:t>)</w:t>
      </w:r>
      <w:r w:rsidRPr="00016F4F">
        <w:t xml:space="preserve"> OR bellybra OR tubigrip</w:t>
      </w:r>
    </w:p>
    <w:p w14:paraId="167DE4EB" w14:textId="77777777" w:rsidR="00591934" w:rsidRPr="002F1644" w:rsidRDefault="00591934" w:rsidP="00591934">
      <w:pPr>
        <w:rPr>
          <w:color w:val="FF0000"/>
        </w:rPr>
      </w:pPr>
    </w:p>
    <w:p w14:paraId="76C3D7F2" w14:textId="77777777" w:rsidR="00591934" w:rsidRPr="009B71C0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>
        <w:rPr>
          <w:rFonts w:eastAsia="Times New Roman" w:cs="Times New Roman"/>
          <w:color w:val="0A0905"/>
        </w:rPr>
        <w:t>MH Low Back Pain</w:t>
      </w:r>
    </w:p>
    <w:p w14:paraId="5240512E" w14:textId="77777777" w:rsidR="00591934" w:rsidRPr="00543352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>
        <w:rPr>
          <w:rFonts w:eastAsia="Times New Roman" w:cs="Times New Roman"/>
          <w:color w:val="0A0905"/>
        </w:rPr>
        <w:t>MH Back Pain</w:t>
      </w:r>
    </w:p>
    <w:p w14:paraId="08772BB4" w14:textId="77777777" w:rsidR="00591934" w:rsidRPr="009B71C0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>
        <w:rPr>
          <w:rFonts w:eastAsia="Times New Roman" w:cs="Times New Roman"/>
          <w:color w:val="0A0905"/>
        </w:rPr>
        <w:t xml:space="preserve">MH </w:t>
      </w:r>
      <w:r w:rsidRPr="009B71C0">
        <w:rPr>
          <w:rFonts w:eastAsia="Times New Roman" w:cs="Times New Roman"/>
          <w:color w:val="0A0905"/>
        </w:rPr>
        <w:t>Back</w:t>
      </w:r>
    </w:p>
    <w:p w14:paraId="5ED451A2" w14:textId="77777777" w:rsidR="00591934" w:rsidRPr="009B71C0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>
        <w:rPr>
          <w:rFonts w:eastAsia="Times New Roman" w:cs="Times New Roman"/>
          <w:color w:val="0A0905"/>
        </w:rPr>
        <w:t xml:space="preserve">MH </w:t>
      </w:r>
      <w:r w:rsidRPr="009B71C0">
        <w:rPr>
          <w:rFonts w:eastAsia="Times New Roman" w:cs="Times New Roman"/>
          <w:color w:val="0A0905"/>
        </w:rPr>
        <w:t>Back Injuries</w:t>
      </w:r>
      <w:r>
        <w:rPr>
          <w:rFonts w:eastAsia="Times New Roman" w:cs="Times New Roman"/>
          <w:color w:val="0A0905"/>
        </w:rPr>
        <w:t>+</w:t>
      </w:r>
    </w:p>
    <w:p w14:paraId="124CAB5E" w14:textId="77777777" w:rsidR="00591934" w:rsidRPr="009C6F9D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>
        <w:rPr>
          <w:rFonts w:eastAsia="Times New Roman" w:cs="Times New Roman"/>
          <w:color w:val="0A0905"/>
        </w:rPr>
        <w:t xml:space="preserve">MH </w:t>
      </w:r>
      <w:r w:rsidRPr="009C6F9D">
        <w:rPr>
          <w:rFonts w:eastAsia="Times New Roman" w:cs="Times New Roman"/>
          <w:color w:val="0A0905"/>
        </w:rPr>
        <w:t>Lumbar Vertebrae</w:t>
      </w:r>
    </w:p>
    <w:p w14:paraId="2256DDC3" w14:textId="77777777" w:rsidR="00591934" w:rsidRPr="009B71C0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>
        <w:rPr>
          <w:rFonts w:eastAsia="Times New Roman" w:cs="Times New Roman"/>
          <w:color w:val="0A0905"/>
        </w:rPr>
        <w:t xml:space="preserve">MH </w:t>
      </w:r>
      <w:r w:rsidRPr="009B71C0">
        <w:rPr>
          <w:rFonts w:eastAsia="Times New Roman" w:cs="Times New Roman"/>
          <w:color w:val="0A0905"/>
        </w:rPr>
        <w:t>I</w:t>
      </w:r>
      <w:r>
        <w:rPr>
          <w:rFonts w:eastAsia="Times New Roman" w:cs="Times New Roman"/>
          <w:color w:val="0A0905"/>
        </w:rPr>
        <w:t xml:space="preserve">ntervertebral Disk </w:t>
      </w:r>
    </w:p>
    <w:p w14:paraId="7986468C" w14:textId="77777777" w:rsidR="00591934" w:rsidRPr="009B71C0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>
        <w:rPr>
          <w:rFonts w:eastAsia="Times New Roman" w:cs="Times New Roman"/>
          <w:color w:val="0A0905"/>
        </w:rPr>
        <w:t xml:space="preserve">MH </w:t>
      </w:r>
      <w:r w:rsidRPr="009B71C0">
        <w:rPr>
          <w:rFonts w:eastAsia="Times New Roman" w:cs="Times New Roman"/>
          <w:color w:val="0A0905"/>
        </w:rPr>
        <w:t>I</w:t>
      </w:r>
      <w:r>
        <w:rPr>
          <w:rFonts w:eastAsia="Times New Roman" w:cs="Times New Roman"/>
          <w:color w:val="0A0905"/>
        </w:rPr>
        <w:t>ntervertebral Disk Displacement</w:t>
      </w:r>
    </w:p>
    <w:p w14:paraId="2F4D585B" w14:textId="77777777" w:rsidR="00591934" w:rsidRPr="009B71C0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>
        <w:rPr>
          <w:rFonts w:eastAsia="Times New Roman" w:cs="Times New Roman"/>
          <w:color w:val="0A0905"/>
        </w:rPr>
        <w:t>MH Lumbosacral Plexus+</w:t>
      </w:r>
    </w:p>
    <w:p w14:paraId="45435953" w14:textId="77777777" w:rsidR="00591934" w:rsidRPr="009B71C0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>
        <w:rPr>
          <w:rFonts w:eastAsia="Times New Roman" w:cs="Times New Roman"/>
          <w:color w:val="0A0905"/>
        </w:rPr>
        <w:t>MH Osteoarthritis, Spine</w:t>
      </w:r>
    </w:p>
    <w:p w14:paraId="43C69CD2" w14:textId="77777777" w:rsidR="00591934" w:rsidRPr="009B71C0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>
        <w:rPr>
          <w:rFonts w:eastAsia="Times New Roman" w:cs="Times New Roman"/>
          <w:color w:val="0A0905"/>
        </w:rPr>
        <w:t>MH Piriformis Muscles</w:t>
      </w:r>
    </w:p>
    <w:p w14:paraId="357AEBB2" w14:textId="77777777" w:rsidR="00591934" w:rsidRPr="009B71C0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>
        <w:rPr>
          <w:rFonts w:eastAsia="Times New Roman" w:cs="Times New Roman"/>
          <w:color w:val="0A0905"/>
        </w:rPr>
        <w:t>MH Polyradiculopathy</w:t>
      </w:r>
    </w:p>
    <w:p w14:paraId="47B0E979" w14:textId="77777777" w:rsidR="00591934" w:rsidRPr="009B71C0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>
        <w:rPr>
          <w:rFonts w:eastAsia="Times New Roman" w:cs="Times New Roman"/>
          <w:color w:val="0A0905"/>
        </w:rPr>
        <w:t>MH Sacroiliac Joint</w:t>
      </w:r>
    </w:p>
    <w:p w14:paraId="68F9B0AE" w14:textId="77777777" w:rsidR="00591934" w:rsidRPr="009B71C0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>
        <w:rPr>
          <w:rFonts w:eastAsia="Times New Roman" w:cs="Times New Roman"/>
          <w:color w:val="0A0905"/>
        </w:rPr>
        <w:t>MH Coccyx</w:t>
      </w:r>
    </w:p>
    <w:p w14:paraId="4DFBE85D" w14:textId="77777777" w:rsidR="00591934" w:rsidRPr="009B71C0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>
        <w:rPr>
          <w:rFonts w:eastAsia="Times New Roman" w:cs="Times New Roman"/>
          <w:color w:val="0A0905"/>
        </w:rPr>
        <w:t>MH Sacrum</w:t>
      </w:r>
    </w:p>
    <w:p w14:paraId="540E19DE" w14:textId="77777777" w:rsidR="00591934" w:rsidRPr="009B71C0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>
        <w:rPr>
          <w:rFonts w:eastAsia="Times New Roman" w:cs="Times New Roman"/>
          <w:color w:val="0A0905"/>
        </w:rPr>
        <w:t>MH Sciatica</w:t>
      </w:r>
    </w:p>
    <w:p w14:paraId="3C032A92" w14:textId="77777777" w:rsidR="00591934" w:rsidRPr="009B71C0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>
        <w:rPr>
          <w:rFonts w:eastAsia="Times New Roman" w:cs="Times New Roman"/>
          <w:color w:val="0A0905"/>
        </w:rPr>
        <w:t>MH Spinal Diseases</w:t>
      </w:r>
    </w:p>
    <w:p w14:paraId="60850378" w14:textId="77777777" w:rsidR="00591934" w:rsidRPr="00AF65D1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>
        <w:rPr>
          <w:rFonts w:eastAsia="Times New Roman" w:cs="Times New Roman"/>
          <w:color w:val="0A0905"/>
        </w:rPr>
        <w:t>MH Spinal Stenosis</w:t>
      </w:r>
    </w:p>
    <w:p w14:paraId="69E30A07" w14:textId="77777777" w:rsidR="00591934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>
        <w:t>MH Spinal Cord</w:t>
      </w:r>
    </w:p>
    <w:p w14:paraId="46049CEA" w14:textId="77777777" w:rsidR="00591934" w:rsidRPr="00762E4B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 w:rsidRPr="00762E4B">
        <w:rPr>
          <w:rFonts w:eastAsia="Times New Roman" w:cs="Times New Roman"/>
        </w:rPr>
        <w:t>low back pain* or low-back pain</w:t>
      </w:r>
      <w:r>
        <w:rPr>
          <w:rFonts w:eastAsia="Times New Roman" w:cs="Times New Roman"/>
        </w:rPr>
        <w:t>*</w:t>
      </w:r>
      <w:r w:rsidRPr="00762E4B">
        <w:rPr>
          <w:rFonts w:eastAsia="Times New Roman" w:cs="Times New Roman"/>
        </w:rPr>
        <w:t xml:space="preserve"> or low back-pain</w:t>
      </w:r>
      <w:r>
        <w:rPr>
          <w:rFonts w:eastAsia="Times New Roman" w:cs="Times New Roman"/>
        </w:rPr>
        <w:t>*</w:t>
      </w:r>
    </w:p>
    <w:p w14:paraId="3A0485D7" w14:textId="77777777" w:rsidR="00591934" w:rsidRPr="00762E4B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 w:rsidRPr="00762E4B">
        <w:rPr>
          <w:rFonts w:eastAsia="Times New Roman" w:cs="Times New Roman"/>
        </w:rPr>
        <w:t>lower back pain* or lower-back pain</w:t>
      </w:r>
      <w:r>
        <w:rPr>
          <w:rFonts w:eastAsia="Times New Roman" w:cs="Times New Roman"/>
        </w:rPr>
        <w:t>*</w:t>
      </w:r>
      <w:r w:rsidRPr="00762E4B">
        <w:rPr>
          <w:rFonts w:eastAsia="Times New Roman" w:cs="Times New Roman"/>
        </w:rPr>
        <w:t xml:space="preserve"> or lower back-pain</w:t>
      </w:r>
      <w:r>
        <w:rPr>
          <w:rFonts w:eastAsia="Times New Roman" w:cs="Times New Roman"/>
        </w:rPr>
        <w:t>*</w:t>
      </w:r>
    </w:p>
    <w:p w14:paraId="5A8F51DC" w14:textId="77777777" w:rsidR="00591934" w:rsidRPr="00A97CE0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>
        <w:rPr>
          <w:rFonts w:eastAsia="Times New Roman" w:cs="Times New Roman"/>
          <w:color w:val="0A0905"/>
        </w:rPr>
        <w:t>lumbar disc* n3 (extru*</w:t>
      </w:r>
      <w:r w:rsidRPr="009B71C0">
        <w:rPr>
          <w:rFonts w:eastAsia="Times New Roman" w:cs="Times New Roman"/>
          <w:color w:val="0A0905"/>
        </w:rPr>
        <w:t xml:space="preserve"> or degenerat* or herniat* or </w:t>
      </w:r>
      <w:r w:rsidRPr="00A97CE0">
        <w:rPr>
          <w:rFonts w:eastAsia="Times New Roman" w:cs="Times New Roman"/>
        </w:rPr>
        <w:t xml:space="preserve">prolaps* </w:t>
      </w:r>
      <w:r w:rsidRPr="009B71C0">
        <w:rPr>
          <w:rFonts w:eastAsia="Times New Roman" w:cs="Times New Roman"/>
          <w:color w:val="0A0905"/>
        </w:rPr>
        <w:t xml:space="preserve">or sequestered or </w:t>
      </w:r>
      <w:r w:rsidRPr="00A97CE0">
        <w:rPr>
          <w:rFonts w:eastAsia="Times New Roman" w:cs="Times New Roman"/>
        </w:rPr>
        <w:t>slipped or protru* or avuls*)</w:t>
      </w:r>
    </w:p>
    <w:p w14:paraId="47444D12" w14:textId="77777777" w:rsidR="00591934" w:rsidRPr="009B71C0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 w:rsidRPr="00A97CE0">
        <w:rPr>
          <w:rFonts w:eastAsia="Times New Roman" w:cs="Times New Roman"/>
        </w:rPr>
        <w:t>lumbar disk* n3 (extru* or degenerat* or herniat* or prolaps* or sequestered or slipped or protru* or avuls*)</w:t>
      </w:r>
    </w:p>
    <w:p w14:paraId="224D97D0" w14:textId="77777777" w:rsidR="00591934" w:rsidRPr="009B71C0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 w:rsidRPr="009B71C0">
        <w:rPr>
          <w:rFonts w:eastAsia="Times New Roman" w:cs="Times New Roman"/>
          <w:color w:val="0A0905"/>
        </w:rPr>
        <w:t xml:space="preserve">lumbar </w:t>
      </w:r>
      <w:r>
        <w:rPr>
          <w:rFonts w:eastAsia="Times New Roman" w:cs="Times New Roman"/>
          <w:color w:val="0A0905"/>
        </w:rPr>
        <w:t>n</w:t>
      </w:r>
      <w:r w:rsidRPr="009B71C0">
        <w:rPr>
          <w:rFonts w:eastAsia="Times New Roman" w:cs="Times New Roman"/>
          <w:color w:val="0A0905"/>
        </w:rPr>
        <w:t>3 (</w:t>
      </w:r>
      <w:r w:rsidRPr="00540073">
        <w:rPr>
          <w:rFonts w:eastAsia="Times New Roman" w:cs="Times New Roman"/>
        </w:rPr>
        <w:t>pain* or facet or nerve root* or osteoarth* or radicul* or stenos* or spondylo* or zygapophys* or injur* or discomfort</w:t>
      </w:r>
      <w:r>
        <w:rPr>
          <w:rFonts w:eastAsia="Times New Roman" w:cs="Times New Roman"/>
          <w:color w:val="0A0905"/>
        </w:rPr>
        <w:t xml:space="preserve">* or </w:t>
      </w:r>
      <w:r w:rsidRPr="002F6312">
        <w:rPr>
          <w:rFonts w:eastAsia="Times New Roman" w:cs="Times New Roman"/>
        </w:rPr>
        <w:t>dysfunction* or sore* or herniat*)</w:t>
      </w:r>
    </w:p>
    <w:p w14:paraId="15C5CC19" w14:textId="77777777" w:rsidR="00591934" w:rsidRPr="009B71C0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>
        <w:rPr>
          <w:rFonts w:eastAsia="Times New Roman" w:cs="Times New Roman"/>
          <w:color w:val="0A0905"/>
        </w:rPr>
        <w:t>back n3 (ach</w:t>
      </w:r>
      <w:r w:rsidRPr="009B71C0">
        <w:rPr>
          <w:rFonts w:eastAsia="Times New Roman" w:cs="Times New Roman"/>
          <w:color w:val="0A0905"/>
        </w:rPr>
        <w:t>* or injur* or pain</w:t>
      </w:r>
      <w:r w:rsidRPr="002F4862">
        <w:rPr>
          <w:rFonts w:eastAsia="Times New Roman" w:cs="Times New Roman"/>
        </w:rPr>
        <w:t>* or sprain* or strain*)</w:t>
      </w:r>
    </w:p>
    <w:p w14:paraId="6033A423" w14:textId="77777777" w:rsidR="00591934" w:rsidRPr="009B71C0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>
        <w:rPr>
          <w:rFonts w:eastAsia="Times New Roman" w:cs="Times New Roman"/>
          <w:color w:val="0A0905"/>
        </w:rPr>
        <w:t>backach* n3 (injur* or pain*)</w:t>
      </w:r>
    </w:p>
    <w:p w14:paraId="382CB060" w14:textId="77777777" w:rsidR="00591934" w:rsidRPr="0049068E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 w:rsidRPr="0049068E">
        <w:rPr>
          <w:rFonts w:eastAsia="Times New Roman" w:cs="Times New Roman"/>
        </w:rPr>
        <w:t>back pain* or back-pain*</w:t>
      </w:r>
    </w:p>
    <w:p w14:paraId="25772EAA" w14:textId="77777777" w:rsidR="00591934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>
        <w:t>back muscle*</w:t>
      </w:r>
    </w:p>
    <w:p w14:paraId="6845F6CA" w14:textId="77777777" w:rsidR="00591934" w:rsidRPr="009B71C0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>
        <w:t>lumbar fascia</w:t>
      </w:r>
    </w:p>
    <w:p w14:paraId="5F1984B7" w14:textId="77777777" w:rsidR="00591934" w:rsidRPr="009B71C0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>
        <w:rPr>
          <w:rFonts w:eastAsia="Times New Roman" w:cs="Times New Roman"/>
          <w:color w:val="0A0905"/>
        </w:rPr>
        <w:t>coccydynia</w:t>
      </w:r>
    </w:p>
    <w:p w14:paraId="71053872" w14:textId="77777777" w:rsidR="00591934" w:rsidRPr="00DF0C13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>
        <w:rPr>
          <w:rFonts w:eastAsia="Times New Roman" w:cs="Times New Roman"/>
          <w:color w:val="0A0905"/>
        </w:rPr>
        <w:t>coccyx</w:t>
      </w:r>
    </w:p>
    <w:p w14:paraId="705350B1" w14:textId="77777777" w:rsidR="00591934" w:rsidRPr="0049068E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 w:rsidRPr="0049068E">
        <w:t>coccygodynia or coccalgia or coccygalgia or coccygeal pain</w:t>
      </w:r>
    </w:p>
    <w:p w14:paraId="474B8A11" w14:textId="77777777" w:rsidR="00591934" w:rsidRPr="009B71C0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>
        <w:rPr>
          <w:rFonts w:eastAsia="Times New Roman" w:cs="Times New Roman"/>
          <w:color w:val="0A0905"/>
        </w:rPr>
        <w:t>dorsalgia</w:t>
      </w:r>
    </w:p>
    <w:p w14:paraId="37FC7A14" w14:textId="77777777" w:rsidR="00591934" w:rsidRPr="00B521E6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>
        <w:rPr>
          <w:rFonts w:eastAsia="Times New Roman" w:cs="Times New Roman"/>
          <w:color w:val="0A0905"/>
        </w:rPr>
        <w:t>lumbarsacr*</w:t>
      </w:r>
    </w:p>
    <w:p w14:paraId="6BE42B2D" w14:textId="77777777" w:rsidR="00591934" w:rsidRPr="0049068E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>
        <w:rPr>
          <w:rFonts w:eastAsia="Times New Roman" w:cs="Times New Roman"/>
          <w:color w:val="0A0905"/>
        </w:rPr>
        <w:t>lumbago*</w:t>
      </w:r>
    </w:p>
    <w:p w14:paraId="2B595C5A" w14:textId="77777777" w:rsidR="00591934" w:rsidRPr="009B71C0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>
        <w:rPr>
          <w:rFonts w:eastAsia="Times New Roman" w:cs="Times New Roman"/>
          <w:color w:val="0A0905"/>
        </w:rPr>
        <w:t>lumbar-sacral*</w:t>
      </w:r>
    </w:p>
    <w:p w14:paraId="1E38BE0B" w14:textId="77777777" w:rsidR="00591934" w:rsidRPr="009B71C0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>
        <w:rPr>
          <w:rFonts w:eastAsia="Times New Roman" w:cs="Times New Roman"/>
          <w:color w:val="0A0905"/>
        </w:rPr>
        <w:t>lumboischialgia</w:t>
      </w:r>
    </w:p>
    <w:p w14:paraId="01DF5B34" w14:textId="77777777" w:rsidR="00591934" w:rsidRPr="009B71C0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 w:rsidRPr="009B71C0">
        <w:rPr>
          <w:rFonts w:eastAsia="Times New Roman" w:cs="Times New Roman"/>
          <w:color w:val="0A0905"/>
        </w:rPr>
        <w:t>lumbosacr*</w:t>
      </w:r>
      <w:r>
        <w:rPr>
          <w:rFonts w:eastAsia="Times New Roman" w:cs="Times New Roman"/>
          <w:color w:val="0A0905"/>
        </w:rPr>
        <w:t xml:space="preserve"> </w:t>
      </w:r>
      <w:r w:rsidRPr="0049068E">
        <w:rPr>
          <w:rFonts w:eastAsia="Times New Roman" w:cs="Times New Roman"/>
        </w:rPr>
        <w:t>or lumbo-sacral*</w:t>
      </w:r>
    </w:p>
    <w:p w14:paraId="70BA9DFF" w14:textId="77777777" w:rsidR="00591934" w:rsidRPr="009B71C0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>
        <w:rPr>
          <w:rFonts w:eastAsia="Times New Roman" w:cs="Times New Roman"/>
          <w:color w:val="0A0905"/>
        </w:rPr>
        <w:t>piriformis syndrome*</w:t>
      </w:r>
    </w:p>
    <w:p w14:paraId="424C441D" w14:textId="77777777" w:rsidR="00591934" w:rsidRPr="009B71C0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 w:rsidRPr="009B71C0">
        <w:rPr>
          <w:rFonts w:eastAsia="Times New Roman" w:cs="Times New Roman"/>
          <w:color w:val="0A0905"/>
        </w:rPr>
        <w:t xml:space="preserve">sacral </w:t>
      </w:r>
      <w:r>
        <w:rPr>
          <w:rFonts w:eastAsia="Times New Roman" w:cs="Times New Roman"/>
          <w:color w:val="0A0905"/>
        </w:rPr>
        <w:t>n</w:t>
      </w:r>
      <w:r w:rsidRPr="009B71C0">
        <w:rPr>
          <w:rFonts w:eastAsia="Times New Roman" w:cs="Times New Roman"/>
          <w:color w:val="0A0905"/>
        </w:rPr>
        <w:t xml:space="preserve">2 </w:t>
      </w:r>
      <w:r>
        <w:rPr>
          <w:rFonts w:eastAsia="Times New Roman" w:cs="Times New Roman"/>
          <w:color w:val="0A0905"/>
        </w:rPr>
        <w:t>(</w:t>
      </w:r>
      <w:r w:rsidRPr="009B71C0">
        <w:rPr>
          <w:rFonts w:eastAsia="Times New Roman" w:cs="Times New Roman"/>
          <w:color w:val="0A0905"/>
        </w:rPr>
        <w:t>pain*</w:t>
      </w:r>
      <w:r>
        <w:rPr>
          <w:rFonts w:eastAsia="Times New Roman" w:cs="Times New Roman"/>
          <w:color w:val="0A0905"/>
        </w:rPr>
        <w:t xml:space="preserve"> or radicul* or nerve root*)</w:t>
      </w:r>
    </w:p>
    <w:p w14:paraId="02DDDC7D" w14:textId="77777777" w:rsidR="00591934" w:rsidRPr="009B71C0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>
        <w:rPr>
          <w:rFonts w:eastAsia="Times New Roman" w:cs="Times New Roman"/>
          <w:color w:val="0A0905"/>
        </w:rPr>
        <w:t>sacrococcygeal n2 pain*</w:t>
      </w:r>
    </w:p>
    <w:p w14:paraId="1460539F" w14:textId="77777777" w:rsidR="00591934" w:rsidRPr="009B71C0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>
        <w:rPr>
          <w:rFonts w:eastAsia="Times New Roman" w:cs="Times New Roman"/>
          <w:color w:val="0A0905"/>
        </w:rPr>
        <w:t>sacroiliac or sacro-iliac</w:t>
      </w:r>
    </w:p>
    <w:p w14:paraId="4E74B4AF" w14:textId="77777777" w:rsidR="00591934" w:rsidRPr="009B71C0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>
        <w:rPr>
          <w:rFonts w:eastAsia="Times New Roman" w:cs="Times New Roman"/>
          <w:color w:val="0A0905"/>
        </w:rPr>
        <w:t>sciatic*</w:t>
      </w:r>
    </w:p>
    <w:p w14:paraId="6E4477B6" w14:textId="77777777" w:rsidR="00591934" w:rsidRPr="0049068E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 w:rsidRPr="0049068E">
        <w:rPr>
          <w:rFonts w:eastAsia="Times New Roman" w:cs="Times New Roman"/>
        </w:rPr>
        <w:t>SI n2 joint*</w:t>
      </w:r>
    </w:p>
    <w:p w14:paraId="53B16EA9" w14:textId="77777777" w:rsidR="00591934" w:rsidRPr="009B71C0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 w:rsidRPr="009B71C0">
        <w:rPr>
          <w:rFonts w:eastAsia="Times New Roman" w:cs="Times New Roman"/>
          <w:color w:val="0A0905"/>
        </w:rPr>
        <w:t xml:space="preserve">spinal </w:t>
      </w:r>
      <w:r>
        <w:rPr>
          <w:rFonts w:eastAsia="Times New Roman" w:cs="Times New Roman"/>
          <w:color w:val="0A0905"/>
        </w:rPr>
        <w:t xml:space="preserve">n2 </w:t>
      </w:r>
      <w:r w:rsidRPr="0049068E">
        <w:rPr>
          <w:rFonts w:eastAsia="Times New Roman" w:cs="Times New Roman"/>
        </w:rPr>
        <w:t>stenos*</w:t>
      </w:r>
    </w:p>
    <w:p w14:paraId="58EF38D0" w14:textId="77777777" w:rsidR="00591934" w:rsidRPr="009B71C0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>
        <w:rPr>
          <w:rFonts w:eastAsia="Times New Roman" w:cs="Times New Roman"/>
          <w:color w:val="0A0905"/>
        </w:rPr>
        <w:t>tailbone n2 (</w:t>
      </w:r>
      <w:r w:rsidRPr="009B71C0">
        <w:rPr>
          <w:rFonts w:eastAsia="Times New Roman" w:cs="Times New Roman"/>
          <w:color w:val="0A0905"/>
        </w:rPr>
        <w:t>pain*</w:t>
      </w:r>
      <w:r>
        <w:rPr>
          <w:rFonts w:eastAsia="Times New Roman" w:cs="Times New Roman"/>
          <w:color w:val="0A0905"/>
        </w:rPr>
        <w:t xml:space="preserve"> or radicul* or nerve root*)</w:t>
      </w:r>
    </w:p>
    <w:p w14:paraId="6C636138" w14:textId="77777777" w:rsidR="00591934" w:rsidRPr="00B521E6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>
        <w:rPr>
          <w:rFonts w:eastAsia="Times New Roman" w:cs="Times New Roman"/>
          <w:color w:val="0A0905"/>
        </w:rPr>
        <w:t>vertebrogenic n3 pain*</w:t>
      </w:r>
    </w:p>
    <w:p w14:paraId="3B95A37F" w14:textId="77777777" w:rsidR="00591934" w:rsidRPr="004E3F27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 w:rsidRPr="00EA2AEF">
        <w:rPr>
          <w:rFonts w:eastAsia="Times New Roman" w:cs="Times New Roman"/>
          <w:color w:val="0A0905"/>
        </w:rPr>
        <w:t xml:space="preserve">poly-radicul* </w:t>
      </w:r>
      <w:r>
        <w:rPr>
          <w:rFonts w:eastAsia="Times New Roman" w:cs="Times New Roman"/>
          <w:color w:val="0A0905"/>
        </w:rPr>
        <w:t>or</w:t>
      </w:r>
      <w:r w:rsidRPr="00EA2AEF">
        <w:rPr>
          <w:rFonts w:eastAsia="Times New Roman" w:cs="Times New Roman"/>
          <w:color w:val="0A0905"/>
        </w:rPr>
        <w:t xml:space="preserve"> polyradicul*</w:t>
      </w:r>
    </w:p>
    <w:p w14:paraId="76AE063E" w14:textId="77777777" w:rsidR="00591934" w:rsidRPr="004E3F27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>
        <w:rPr>
          <w:rFonts w:eastAsia="Times New Roman" w:cs="Times New Roman"/>
          <w:color w:val="0A0905"/>
        </w:rPr>
        <w:t>neuropath* n2 (lumbar or lumbosacral or sacral or low back)</w:t>
      </w:r>
    </w:p>
    <w:p w14:paraId="0D3260D4" w14:textId="77777777" w:rsidR="00591934" w:rsidRPr="00CA78FE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>
        <w:rPr>
          <w:rFonts w:eastAsia="Times New Roman" w:cs="Times New Roman"/>
        </w:rPr>
        <w:t>radiculopath</w:t>
      </w:r>
      <w:r w:rsidRPr="00CA78FE">
        <w:rPr>
          <w:rFonts w:eastAsia="Times New Roman" w:cs="Times New Roman"/>
        </w:rPr>
        <w:t>* n3 (low back or low-back or lower-back or lumbar or lumbosacral or L1 or L2 or L3 or L4 or L5)</w:t>
      </w:r>
    </w:p>
    <w:p w14:paraId="60B9527F" w14:textId="77777777" w:rsidR="00591934" w:rsidRPr="00CA78FE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 w:rsidRPr="00CA78FE">
        <w:rPr>
          <w:rFonts w:eastAsia="Times New Roman" w:cs="Times New Roman"/>
        </w:rPr>
        <w:t>radiating n3 (low back or low-back or lower-back or lumbar or lumbosacral or L1 or L2 or L3 or L4 or L5)</w:t>
      </w:r>
    </w:p>
    <w:p w14:paraId="409EB5CB" w14:textId="77777777" w:rsidR="00591934" w:rsidRPr="00CA78FE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 w:rsidRPr="00CA78FE">
        <w:rPr>
          <w:rFonts w:eastAsia="Times New Roman" w:cs="Times New Roman"/>
        </w:rPr>
        <w:t xml:space="preserve">radicular n3 (low back or low-back or lower-back or lumbar or lumbosacral or L1 or L2 or L3 or L4 or L5)        </w:t>
      </w:r>
    </w:p>
    <w:p w14:paraId="23B0F68D" w14:textId="77777777" w:rsidR="00591934" w:rsidRPr="006C0B75" w:rsidRDefault="00591934" w:rsidP="00591934">
      <w:pPr>
        <w:pStyle w:val="ListParagraph"/>
        <w:numPr>
          <w:ilvl w:val="0"/>
          <w:numId w:val="2"/>
        </w:numPr>
        <w:spacing w:line="259" w:lineRule="auto"/>
      </w:pPr>
      <w:r w:rsidRPr="006C0B75">
        <w:t>MH Pelvic Pain</w:t>
      </w:r>
    </w:p>
    <w:p w14:paraId="56EF55D7" w14:textId="77777777" w:rsidR="00591934" w:rsidRPr="00E82830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>
        <w:rPr>
          <w:rFonts w:eastAsia="Times New Roman" w:cs="Times New Roman"/>
          <w:color w:val="0A0905"/>
        </w:rPr>
        <w:t>pelvic* n3 pain*</w:t>
      </w:r>
    </w:p>
    <w:p w14:paraId="36BCF20C" w14:textId="77777777" w:rsidR="00591934" w:rsidRPr="00E2585F" w:rsidRDefault="00591934" w:rsidP="00591934">
      <w:pPr>
        <w:pStyle w:val="ListParagraph"/>
        <w:numPr>
          <w:ilvl w:val="0"/>
          <w:numId w:val="2"/>
        </w:numPr>
        <w:spacing w:line="259" w:lineRule="auto"/>
      </w:pPr>
      <w:r w:rsidRPr="00E2585F">
        <w:t>pelvis* n2 pain*</w:t>
      </w:r>
    </w:p>
    <w:p w14:paraId="099E8124" w14:textId="77777777" w:rsidR="00591934" w:rsidRPr="00254281" w:rsidRDefault="00591934" w:rsidP="00591934">
      <w:pPr>
        <w:rPr>
          <w:b/>
        </w:rPr>
      </w:pPr>
    </w:p>
    <w:p w14:paraId="20CD0032" w14:textId="77777777" w:rsidR="00591934" w:rsidRPr="004F0229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 w:rsidRPr="004F0229">
        <w:t>1-1</w:t>
      </w:r>
      <w:r>
        <w:t>3</w:t>
      </w:r>
      <w:r w:rsidRPr="004F0229">
        <w:t xml:space="preserve"> /  OR</w:t>
      </w:r>
    </w:p>
    <w:p w14:paraId="738D47E4" w14:textId="77777777" w:rsidR="00591934" w:rsidRPr="004F0229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 w:rsidRPr="004F0229">
        <w:t>1</w:t>
      </w:r>
      <w:r>
        <w:t>4</w:t>
      </w:r>
      <w:r w:rsidRPr="004F0229">
        <w:t>-</w:t>
      </w:r>
      <w:r>
        <w:t>19</w:t>
      </w:r>
      <w:r w:rsidRPr="004F0229">
        <w:t xml:space="preserve"> / OR</w:t>
      </w:r>
    </w:p>
    <w:p w14:paraId="0E0BEBD8" w14:textId="77777777" w:rsidR="00591934" w:rsidRPr="004F0229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 w:rsidRPr="004F0229">
        <w:t>1</w:t>
      </w:r>
      <w:r>
        <w:t>22</w:t>
      </w:r>
      <w:r w:rsidRPr="004F0229">
        <w:t>-1</w:t>
      </w:r>
      <w:r>
        <w:t>23</w:t>
      </w:r>
      <w:r w:rsidRPr="004F0229">
        <w:t xml:space="preserve"> / AND  </w:t>
      </w:r>
    </w:p>
    <w:p w14:paraId="7A63743D" w14:textId="77777777" w:rsidR="00591934" w:rsidRPr="004F0229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 w:rsidRPr="004F0229">
        <w:t>1-14 /  OR</w:t>
      </w:r>
    </w:p>
    <w:p w14:paraId="546F3FE5" w14:textId="77777777" w:rsidR="00591934" w:rsidRPr="004F0229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 w:rsidRPr="004F0229">
        <w:t>2</w:t>
      </w:r>
      <w:r>
        <w:t>0</w:t>
      </w:r>
      <w:r w:rsidRPr="004F0229">
        <w:t>-</w:t>
      </w:r>
      <w:r>
        <w:t>67</w:t>
      </w:r>
      <w:r w:rsidRPr="004F0229">
        <w:t xml:space="preserve"> / OR</w:t>
      </w:r>
    </w:p>
    <w:p w14:paraId="4AF31838" w14:textId="77777777" w:rsidR="00591934" w:rsidRPr="004F0229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>
        <w:t>68</w:t>
      </w:r>
      <w:r w:rsidRPr="004F0229">
        <w:t>-12</w:t>
      </w:r>
      <w:r>
        <w:t>1</w:t>
      </w:r>
      <w:r w:rsidRPr="004F0229">
        <w:t>/ OR</w:t>
      </w:r>
    </w:p>
    <w:p w14:paraId="6AF508FD" w14:textId="77777777" w:rsidR="00591934" w:rsidRPr="004F0229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 w:rsidRPr="004F0229">
        <w:t>1</w:t>
      </w:r>
      <w:r>
        <w:t>25</w:t>
      </w:r>
      <w:r w:rsidRPr="004F0229">
        <w:t>-1</w:t>
      </w:r>
      <w:r>
        <w:t>27</w:t>
      </w:r>
      <w:r w:rsidRPr="004F0229">
        <w:t xml:space="preserve">/ AND  </w:t>
      </w:r>
    </w:p>
    <w:p w14:paraId="5566BA49" w14:textId="77777777" w:rsidR="00591934" w:rsidRPr="004F0229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 w:rsidRPr="004F0229">
        <w:t>1</w:t>
      </w:r>
      <w:r>
        <w:t>24 OR 128</w:t>
      </w:r>
    </w:p>
    <w:p w14:paraId="61055D68" w14:textId="77777777" w:rsidR="00591934" w:rsidRPr="004F0229" w:rsidRDefault="00591934" w:rsidP="00591934">
      <w:pPr>
        <w:pStyle w:val="ListParagraph"/>
        <w:numPr>
          <w:ilvl w:val="0"/>
          <w:numId w:val="2"/>
        </w:numPr>
        <w:spacing w:after="0" w:line="240" w:lineRule="auto"/>
      </w:pPr>
      <w:r w:rsidRPr="004F0229">
        <w:t>LIMIT 1</w:t>
      </w:r>
      <w:r>
        <w:t>29</w:t>
      </w:r>
      <w:r w:rsidRPr="004F0229">
        <w:t xml:space="preserve"> English</w:t>
      </w:r>
    </w:p>
    <w:p w14:paraId="25DD4549" w14:textId="77777777" w:rsidR="00591934" w:rsidRDefault="00591934" w:rsidP="00591934">
      <w:pPr>
        <w:ind w:left="360"/>
      </w:pPr>
    </w:p>
    <w:p w14:paraId="34B7C794" w14:textId="77777777" w:rsidR="00591934" w:rsidRDefault="00591934" w:rsidP="00591934">
      <w:pPr>
        <w:rPr>
          <w:rFonts w:cs="Times New Roman"/>
        </w:rPr>
      </w:pPr>
    </w:p>
    <w:p w14:paraId="09704C3D" w14:textId="77777777" w:rsidR="00591934" w:rsidRDefault="00591934" w:rsidP="00591934">
      <w:pPr>
        <w:rPr>
          <w:rFonts w:cs="Times New Roman"/>
        </w:rPr>
        <w:sectPr w:rsidR="00591934">
          <w:pgSz w:w="12240" w:h="15840"/>
          <w:pgMar w:top="1440" w:right="1440" w:bottom="1440" w:left="1440" w:header="708" w:footer="708" w:gutter="0"/>
          <w:cols w:space="720"/>
        </w:sectPr>
      </w:pPr>
    </w:p>
    <w:p w14:paraId="342980F9" w14:textId="77777777" w:rsidR="00591934" w:rsidRDefault="00591934" w:rsidP="00591934">
      <w:pPr>
        <w:pBdr>
          <w:bottom w:val="single" w:sz="6" w:space="1" w:color="auto"/>
        </w:pBdr>
        <w:rPr>
          <w:b/>
          <w:sz w:val="32"/>
          <w:szCs w:val="32"/>
        </w:rPr>
      </w:pPr>
      <w:r>
        <w:rPr>
          <w:b/>
          <w:sz w:val="32"/>
          <w:szCs w:val="32"/>
        </w:rPr>
        <w:t>Cochrane</w:t>
      </w:r>
      <w:r w:rsidRPr="00CD0C15">
        <w:rPr>
          <w:b/>
          <w:sz w:val="32"/>
          <w:szCs w:val="32"/>
        </w:rPr>
        <w:t xml:space="preserve"> Search Strategy</w:t>
      </w:r>
      <w:r>
        <w:rPr>
          <w:b/>
          <w:sz w:val="32"/>
          <w:szCs w:val="32"/>
        </w:rPr>
        <w:t xml:space="preserve">   </w:t>
      </w:r>
    </w:p>
    <w:p w14:paraId="3745AEDE" w14:textId="77777777" w:rsidR="00591934" w:rsidRDefault="00591934" w:rsidP="00591934">
      <w:pPr>
        <w:pBdr>
          <w:bottom w:val="single" w:sz="6" w:space="1" w:color="auto"/>
        </w:pBdr>
        <w:rPr>
          <w:b/>
          <w:sz w:val="32"/>
          <w:szCs w:val="32"/>
        </w:rPr>
      </w:pPr>
      <w:r>
        <w:rPr>
          <w:b/>
          <w:sz w:val="32"/>
          <w:szCs w:val="32"/>
        </w:rPr>
        <w:t>Chiropractic Care/ Pregnancy and postpartum     Nov 10  2016</w:t>
      </w:r>
    </w:p>
    <w:p w14:paraId="07524F65" w14:textId="77777777" w:rsidR="00591934" w:rsidRDefault="00591934" w:rsidP="00591934"/>
    <w:p w14:paraId="7BBC99DF" w14:textId="77777777" w:rsidR="00591934" w:rsidRDefault="00591934" w:rsidP="00591934">
      <w:r>
        <w:t>#1</w:t>
      </w:r>
      <w:r>
        <w:tab/>
        <w:t>MeSH descriptor: [Pregnancy] this term only</w:t>
      </w:r>
      <w:r>
        <w:tab/>
        <w:t>61</w:t>
      </w:r>
    </w:p>
    <w:p w14:paraId="0D680B75" w14:textId="77777777" w:rsidR="00591934" w:rsidRDefault="00591934" w:rsidP="00591934">
      <w:r>
        <w:t>#2</w:t>
      </w:r>
      <w:r>
        <w:tab/>
        <w:t>MeSH descriptor: [Pregnant Women] explode all trees</w:t>
      </w:r>
      <w:r>
        <w:tab/>
        <w:t>131</w:t>
      </w:r>
    </w:p>
    <w:p w14:paraId="6B8C3C53" w14:textId="77777777" w:rsidR="00591934" w:rsidRDefault="00591934" w:rsidP="00591934">
      <w:r>
        <w:t>#3</w:t>
      </w:r>
      <w:r>
        <w:tab/>
        <w:t>MeSH descriptor: [Pregnancy Outcome] this term only</w:t>
      </w:r>
      <w:r>
        <w:tab/>
        <w:t>2903</w:t>
      </w:r>
    </w:p>
    <w:p w14:paraId="7DF33E86" w14:textId="77777777" w:rsidR="00591934" w:rsidRDefault="00591934" w:rsidP="00591934">
      <w:r>
        <w:t>#4</w:t>
      </w:r>
      <w:r>
        <w:tab/>
        <w:t>MeSH descriptor: [Pregnancy Complications] this term only</w:t>
      </w:r>
      <w:r>
        <w:tab/>
        <w:t>1397</w:t>
      </w:r>
    </w:p>
    <w:p w14:paraId="77B29CFA" w14:textId="77777777" w:rsidR="00591934" w:rsidRDefault="00591934" w:rsidP="00591934">
      <w:r>
        <w:t>#5</w:t>
      </w:r>
      <w:r>
        <w:tab/>
        <w:t>pregnan*:ti,ab,kw  (Word variations have been searched)</w:t>
      </w:r>
      <w:r>
        <w:tab/>
        <w:t>32053</w:t>
      </w:r>
    </w:p>
    <w:p w14:paraId="1A3D1E3B" w14:textId="77777777" w:rsidR="00591934" w:rsidRDefault="00591934" w:rsidP="00591934">
      <w:r>
        <w:t>#6</w:t>
      </w:r>
      <w:r>
        <w:tab/>
        <w:t>MeSH descriptor: [Prenatal Care] this term only</w:t>
      </w:r>
      <w:r>
        <w:tab/>
        <w:t>1254</w:t>
      </w:r>
    </w:p>
    <w:p w14:paraId="35BD7734" w14:textId="77777777" w:rsidR="00591934" w:rsidRDefault="00591934" w:rsidP="00591934">
      <w:r>
        <w:t>#7</w:t>
      </w:r>
      <w:r>
        <w:tab/>
        <w:t>(antenatal or ante natal or ante-natal):ti,ab,kw  (Word variations have been searched)</w:t>
      </w:r>
      <w:r>
        <w:tab/>
        <w:t>2179</w:t>
      </w:r>
    </w:p>
    <w:p w14:paraId="4092E174" w14:textId="77777777" w:rsidR="00591934" w:rsidRDefault="00591934" w:rsidP="00591934">
      <w:r>
        <w:t>#8</w:t>
      </w:r>
      <w:r>
        <w:tab/>
        <w:t>MeSH descriptor: [Postpartum Period] this term only</w:t>
      </w:r>
      <w:r>
        <w:tab/>
        <w:t>885</w:t>
      </w:r>
    </w:p>
    <w:p w14:paraId="5DDFF7A1" w14:textId="77777777" w:rsidR="00591934" w:rsidRDefault="00591934" w:rsidP="00591934">
      <w:r>
        <w:t>#9</w:t>
      </w:r>
      <w:r>
        <w:tab/>
        <w:t>childbirth*:ti,ab,kw  (Word variations have been searched)</w:t>
      </w:r>
      <w:r>
        <w:tab/>
        <w:t>1562</w:t>
      </w:r>
    </w:p>
    <w:p w14:paraId="742BC92E" w14:textId="77777777" w:rsidR="00591934" w:rsidRDefault="00591934" w:rsidP="00591934">
      <w:r>
        <w:t>#10</w:t>
      </w:r>
      <w:r>
        <w:tab/>
        <w:t>(prenatal or pre natal or pre-natal):ti,ab,kw  (Word variations have been searched)</w:t>
      </w:r>
      <w:r>
        <w:tab/>
        <w:t>4201</w:t>
      </w:r>
    </w:p>
    <w:p w14:paraId="4ED1E6EA" w14:textId="77777777" w:rsidR="00591934" w:rsidRDefault="00591934" w:rsidP="00591934">
      <w:r>
        <w:t>#11</w:t>
      </w:r>
      <w:r>
        <w:tab/>
        <w:t>(postnatal or post natal or post-natal):ti,ab,kw  (Word variations have been searched)</w:t>
      </w:r>
      <w:r>
        <w:tab/>
        <w:t>2494</w:t>
      </w:r>
    </w:p>
    <w:p w14:paraId="65948CED" w14:textId="77777777" w:rsidR="00591934" w:rsidRDefault="00591934" w:rsidP="00591934">
      <w:r>
        <w:t>#12</w:t>
      </w:r>
      <w:r>
        <w:tab/>
        <w:t>(postpartum or post partum or post-partum):ti,ab,kw  (Word variations have been searched)</w:t>
      </w:r>
      <w:r>
        <w:tab/>
        <w:t>4911</w:t>
      </w:r>
    </w:p>
    <w:p w14:paraId="0EEF4BD9" w14:textId="77777777" w:rsidR="00591934" w:rsidRDefault="00591934" w:rsidP="00591934">
      <w:r>
        <w:t>#13</w:t>
      </w:r>
      <w:r>
        <w:tab/>
        <w:t>MeSH descriptor: [Parturition] this term only</w:t>
      </w:r>
      <w:r>
        <w:tab/>
        <w:t>120</w:t>
      </w:r>
    </w:p>
    <w:p w14:paraId="0D3D7EF4" w14:textId="77777777" w:rsidR="00591934" w:rsidRDefault="00591934" w:rsidP="00591934">
      <w:r>
        <w:t>#14</w:t>
      </w:r>
      <w:r>
        <w:tab/>
        <w:t>(perinatal or peri natal or peri-natal):ti,ab,kw  (Word variations have been searched)</w:t>
      </w:r>
      <w:r>
        <w:tab/>
        <w:t>3139</w:t>
      </w:r>
    </w:p>
    <w:p w14:paraId="0B3C162F" w14:textId="77777777" w:rsidR="00591934" w:rsidRDefault="00591934" w:rsidP="00591934">
      <w:r>
        <w:t>#15</w:t>
      </w:r>
      <w:r>
        <w:tab/>
        <w:t xml:space="preserve">#1 or #2 or #3 or #4 or #5 or #6 or #7 or #8 or #9 or #10 or #11 or #12 or #13 or #14 </w:t>
      </w:r>
      <w:r>
        <w:tab/>
        <w:t>36938</w:t>
      </w:r>
    </w:p>
    <w:p w14:paraId="1B2BBDC0" w14:textId="77777777" w:rsidR="00591934" w:rsidRDefault="00591934" w:rsidP="00591934">
      <w:r>
        <w:t>#16</w:t>
      </w:r>
      <w:r>
        <w:tab/>
        <w:t>MeSH descriptor: [Chiropractic] this term only</w:t>
      </w:r>
      <w:r>
        <w:tab/>
        <w:t>152</w:t>
      </w:r>
    </w:p>
    <w:p w14:paraId="781B3CD2" w14:textId="77777777" w:rsidR="00591934" w:rsidRDefault="00591934" w:rsidP="00591934">
      <w:r>
        <w:t>#17</w:t>
      </w:r>
      <w:r>
        <w:tab/>
        <w:t>chiroprac*:ti,ab,kw  (Word variations have been searched)</w:t>
      </w:r>
      <w:r>
        <w:tab/>
        <w:t>827</w:t>
      </w:r>
    </w:p>
    <w:p w14:paraId="47F94ED5" w14:textId="77777777" w:rsidR="00591934" w:rsidRDefault="00591934" w:rsidP="00591934">
      <w:r>
        <w:t>#18</w:t>
      </w:r>
      <w:r>
        <w:tab/>
        <w:t>MeSH descriptor: [Manipulation, Chiropractic] this term only</w:t>
      </w:r>
      <w:r>
        <w:tab/>
        <w:t>141</w:t>
      </w:r>
    </w:p>
    <w:p w14:paraId="425215AC" w14:textId="77777777" w:rsidR="00591934" w:rsidRDefault="00591934" w:rsidP="00591934">
      <w:r>
        <w:t>#19</w:t>
      </w:r>
      <w:r>
        <w:tab/>
        <w:t>MeSH descriptor: [Manipulation, Spinal] this term only</w:t>
      </w:r>
      <w:r>
        <w:tab/>
        <w:t>339</w:t>
      </w:r>
    </w:p>
    <w:p w14:paraId="62164E95" w14:textId="77777777" w:rsidR="00591934" w:rsidRDefault="00591934" w:rsidP="00591934">
      <w:r>
        <w:t>#20</w:t>
      </w:r>
      <w:r>
        <w:tab/>
        <w:t>MeSH descriptor: [Musculoskeletal Manipulations] this term only</w:t>
      </w:r>
      <w:r>
        <w:tab/>
        <w:t>299</w:t>
      </w:r>
    </w:p>
    <w:p w14:paraId="0CD1A7F0" w14:textId="77777777" w:rsidR="00591934" w:rsidRDefault="00591934" w:rsidP="00591934">
      <w:r>
        <w:t>#21</w:t>
      </w:r>
      <w:r>
        <w:tab/>
        <w:t>spinal manip*:ti,ab,kw  (Word variations have been searched)</w:t>
      </w:r>
      <w:r>
        <w:tab/>
        <w:t>837</w:t>
      </w:r>
    </w:p>
    <w:p w14:paraId="622454B0" w14:textId="77777777" w:rsidR="00591934" w:rsidRDefault="00591934" w:rsidP="00591934">
      <w:r>
        <w:t>#22</w:t>
      </w:r>
      <w:r>
        <w:tab/>
        <w:t xml:space="preserve">#16 or #17 or #18 or #19 or #20 or #21 </w:t>
      </w:r>
      <w:r>
        <w:tab/>
        <w:t>1661</w:t>
      </w:r>
    </w:p>
    <w:p w14:paraId="26D1CE1D" w14:textId="77777777" w:rsidR="00591934" w:rsidRDefault="00591934" w:rsidP="00591934">
      <w:r>
        <w:t>#23</w:t>
      </w:r>
      <w:r>
        <w:tab/>
        <w:t>MeSH descriptor: [Manipulation, Orthopedic] this term only</w:t>
      </w:r>
      <w:r>
        <w:tab/>
        <w:t>257</w:t>
      </w:r>
    </w:p>
    <w:p w14:paraId="59DCF0C5" w14:textId="77777777" w:rsidR="00591934" w:rsidRDefault="00591934" w:rsidP="00591934">
      <w:r>
        <w:t>#24</w:t>
      </w:r>
      <w:r>
        <w:tab/>
        <w:t>MeSH descriptor: [Manipulation, Osteopathic] this term only</w:t>
      </w:r>
      <w:r>
        <w:tab/>
        <w:t>104</w:t>
      </w:r>
    </w:p>
    <w:p w14:paraId="0C0DA54A" w14:textId="77777777" w:rsidR="00591934" w:rsidRDefault="00591934" w:rsidP="00591934">
      <w:r>
        <w:t>#25</w:t>
      </w:r>
      <w:r>
        <w:tab/>
        <w:t>MeSH descriptor: [Therapy, Soft Tissue] this term only</w:t>
      </w:r>
      <w:r>
        <w:tab/>
        <w:t>7</w:t>
      </w:r>
    </w:p>
    <w:p w14:paraId="028AB4B2" w14:textId="77777777" w:rsidR="00591934" w:rsidRDefault="00591934" w:rsidP="00591934">
      <w:r>
        <w:t>#26</w:t>
      </w:r>
      <w:r>
        <w:tab/>
        <w:t>Soft tissue therap*:ti,ab,kw  (Word variations have been searched)</w:t>
      </w:r>
      <w:r>
        <w:tab/>
        <w:t>1616</w:t>
      </w:r>
    </w:p>
    <w:p w14:paraId="1E42B59B" w14:textId="77777777" w:rsidR="00591934" w:rsidRDefault="00591934" w:rsidP="00591934">
      <w:r>
        <w:t>#27</w:t>
      </w:r>
      <w:r>
        <w:tab/>
        <w:t>orthopedic manip*:ti,ab,kw  (Word variations have been searched)</w:t>
      </w:r>
      <w:r>
        <w:tab/>
        <w:t>378</w:t>
      </w:r>
    </w:p>
    <w:p w14:paraId="003DC3D9" w14:textId="77777777" w:rsidR="00591934" w:rsidRDefault="00591934" w:rsidP="00591934">
      <w:r>
        <w:t>#28</w:t>
      </w:r>
      <w:r>
        <w:tab/>
        <w:t>orthopaedic manip*:ti,ab,kw  (Word variations have been searched)</w:t>
      </w:r>
      <w:r>
        <w:tab/>
        <w:t>378</w:t>
      </w:r>
    </w:p>
    <w:p w14:paraId="5C8EF95A" w14:textId="77777777" w:rsidR="00591934" w:rsidRDefault="00591934" w:rsidP="00591934">
      <w:r>
        <w:t>#29</w:t>
      </w:r>
      <w:r>
        <w:tab/>
        <w:t>osteopathic manip*:ti,ab,kw  (Word variations have been searched)</w:t>
      </w:r>
      <w:r>
        <w:tab/>
        <w:t>217</w:t>
      </w:r>
    </w:p>
    <w:p w14:paraId="7400E143" w14:textId="77777777" w:rsidR="00591934" w:rsidRDefault="00591934" w:rsidP="00591934">
      <w:r>
        <w:t>#30</w:t>
      </w:r>
      <w:r>
        <w:tab/>
        <w:t>manipulative therap*:ti,ab,kw  (Word variations have been searched)</w:t>
      </w:r>
      <w:r>
        <w:tab/>
        <w:t>717</w:t>
      </w:r>
    </w:p>
    <w:p w14:paraId="60CEC152" w14:textId="77777777" w:rsidR="00591934" w:rsidRDefault="00591934" w:rsidP="00591934">
      <w:r>
        <w:t>#31</w:t>
      </w:r>
      <w:r>
        <w:tab/>
        <w:t>manipulation therap*:ti,ab,kw  (Word variations have been searched)</w:t>
      </w:r>
      <w:r>
        <w:tab/>
        <w:t>1833</w:t>
      </w:r>
    </w:p>
    <w:p w14:paraId="76DB5BE6" w14:textId="77777777" w:rsidR="00591934" w:rsidRDefault="00591934" w:rsidP="00591934">
      <w:r>
        <w:t>#32</w:t>
      </w:r>
      <w:r>
        <w:tab/>
        <w:t>musculoskeletal manip*:ti,ab,kw  (Word variations have been searched)</w:t>
      </w:r>
      <w:r>
        <w:tab/>
        <w:t>431</w:t>
      </w:r>
    </w:p>
    <w:p w14:paraId="58618316" w14:textId="77777777" w:rsidR="00591934" w:rsidRDefault="00591934" w:rsidP="00591934">
      <w:r>
        <w:t>#33</w:t>
      </w:r>
      <w:r>
        <w:tab/>
        <w:t>manual therap*:ti,ab,kw  (Word variations have been searched)</w:t>
      </w:r>
      <w:r>
        <w:tab/>
        <w:t>3922</w:t>
      </w:r>
    </w:p>
    <w:p w14:paraId="2FEEB8A3" w14:textId="77777777" w:rsidR="00591934" w:rsidRDefault="00591934" w:rsidP="00591934">
      <w:r>
        <w:t>#34</w:t>
      </w:r>
      <w:r>
        <w:tab/>
        <w:t>taping or kinesiotap*:ti,ab,kw  (Word variations have been searched)</w:t>
      </w:r>
      <w:r>
        <w:tab/>
        <w:t>2780</w:t>
      </w:r>
    </w:p>
    <w:p w14:paraId="742E104A" w14:textId="77777777" w:rsidR="00591934" w:rsidRDefault="00591934" w:rsidP="00591934">
      <w:r>
        <w:t>#35</w:t>
      </w:r>
      <w:r>
        <w:tab/>
        <w:t>myofasc*:ti,ab,kw  (Word variations have been searched)</w:t>
      </w:r>
      <w:r>
        <w:tab/>
        <w:t>774</w:t>
      </w:r>
    </w:p>
    <w:p w14:paraId="2633E73D" w14:textId="77777777" w:rsidR="00591934" w:rsidRDefault="00591934" w:rsidP="00591934">
      <w:r>
        <w:t>#36</w:t>
      </w:r>
      <w:r>
        <w:tab/>
        <w:t>MeSH descriptor: [Exercise] explode all trees</w:t>
      </w:r>
      <w:r>
        <w:tab/>
        <w:t>17408</w:t>
      </w:r>
    </w:p>
    <w:p w14:paraId="303AC87B" w14:textId="77777777" w:rsidR="00591934" w:rsidRDefault="00591934" w:rsidP="00591934">
      <w:r>
        <w:t>#37</w:t>
      </w:r>
      <w:r>
        <w:tab/>
        <w:t>MeSH descriptor: [Exercise Movement Techniques] explode all trees</w:t>
      </w:r>
      <w:r>
        <w:tab/>
        <w:t>1611</w:t>
      </w:r>
    </w:p>
    <w:p w14:paraId="5A29EECC" w14:textId="77777777" w:rsidR="00591934" w:rsidRDefault="00591934" w:rsidP="00591934">
      <w:r>
        <w:t>#38</w:t>
      </w:r>
      <w:r>
        <w:tab/>
        <w:t>MeSH descriptor: [Exercise Therapy] explode all trees</w:t>
      </w:r>
      <w:r>
        <w:tab/>
        <w:t>9517</w:t>
      </w:r>
    </w:p>
    <w:p w14:paraId="15BAF954" w14:textId="77777777" w:rsidR="00591934" w:rsidRDefault="00591934" w:rsidP="00591934">
      <w:r>
        <w:t>#39</w:t>
      </w:r>
      <w:r>
        <w:tab/>
        <w:t>exercis*:ti,ab,kw  (Word variations have been searched)</w:t>
      </w:r>
      <w:r>
        <w:tab/>
        <w:t>53088</w:t>
      </w:r>
    </w:p>
    <w:p w14:paraId="40FBD09A" w14:textId="77777777" w:rsidR="00591934" w:rsidRDefault="00591934" w:rsidP="00591934">
      <w:r>
        <w:t>#40</w:t>
      </w:r>
      <w:r>
        <w:tab/>
        <w:t>physical therap*:ti,ab,kw  (Word variations have been searched)</w:t>
      </w:r>
      <w:r>
        <w:tab/>
        <w:t>21515</w:t>
      </w:r>
    </w:p>
    <w:p w14:paraId="177E698E" w14:textId="77777777" w:rsidR="00591934" w:rsidRDefault="00591934" w:rsidP="00591934">
      <w:r>
        <w:t>#41</w:t>
      </w:r>
      <w:r>
        <w:tab/>
        <w:t>physical activit*:ti,ab,kw  (Word variations have been searched)</w:t>
      </w:r>
      <w:r>
        <w:tab/>
        <w:t>18574</w:t>
      </w:r>
    </w:p>
    <w:p w14:paraId="67A43C9B" w14:textId="77777777" w:rsidR="00591934" w:rsidRDefault="00591934" w:rsidP="00591934">
      <w:r>
        <w:t>#42</w:t>
      </w:r>
      <w:r>
        <w:tab/>
        <w:t>stretching:ti,ab,kw  (Word variations have been searched)</w:t>
      </w:r>
      <w:r>
        <w:tab/>
        <w:t>2653</w:t>
      </w:r>
    </w:p>
    <w:p w14:paraId="22B60637" w14:textId="77777777" w:rsidR="00591934" w:rsidRDefault="00591934" w:rsidP="00591934">
      <w:r>
        <w:t>#43</w:t>
      </w:r>
      <w:r>
        <w:tab/>
        <w:t>MeSH descriptor: [Muscle Stretching Exercises] this term only</w:t>
      </w:r>
      <w:r>
        <w:tab/>
        <w:t>405</w:t>
      </w:r>
    </w:p>
    <w:p w14:paraId="3C1921C8" w14:textId="77777777" w:rsidR="00591934" w:rsidRDefault="00591934" w:rsidP="00591934">
      <w:r>
        <w:t>#44</w:t>
      </w:r>
      <w:r>
        <w:tab/>
        <w:t>resistance training:ti,ab,kw  (Word variations have been searched)</w:t>
      </w:r>
      <w:r>
        <w:tab/>
        <w:t>5431</w:t>
      </w:r>
    </w:p>
    <w:p w14:paraId="2B31B92B" w14:textId="77777777" w:rsidR="00591934" w:rsidRDefault="00591934" w:rsidP="00591934">
      <w:r>
        <w:t>#45</w:t>
      </w:r>
      <w:r>
        <w:tab/>
        <w:t>aerobics:ti,ab,kw  (Word variations have been searched)</w:t>
      </w:r>
      <w:r>
        <w:tab/>
        <w:t>117</w:t>
      </w:r>
    </w:p>
    <w:p w14:paraId="2D997359" w14:textId="77777777" w:rsidR="00591934" w:rsidRDefault="00591934" w:rsidP="00591934">
      <w:r>
        <w:t>#46</w:t>
      </w:r>
      <w:r>
        <w:tab/>
        <w:t>aquatics:ti,ab,kw  (Word variations have been searched)</w:t>
      </w:r>
      <w:r>
        <w:tab/>
        <w:t>11</w:t>
      </w:r>
    </w:p>
    <w:p w14:paraId="72EAF72B" w14:textId="77777777" w:rsidR="00591934" w:rsidRDefault="00591934" w:rsidP="00591934">
      <w:r>
        <w:t>#47</w:t>
      </w:r>
      <w:r>
        <w:tab/>
        <w:t>swim*:ti,ab,kw  (Word variations have been searched)</w:t>
      </w:r>
      <w:r>
        <w:tab/>
        <w:t>752</w:t>
      </w:r>
    </w:p>
    <w:p w14:paraId="3B1924A8" w14:textId="77777777" w:rsidR="00591934" w:rsidRDefault="00591934" w:rsidP="00591934">
      <w:r>
        <w:t>#48</w:t>
      </w:r>
      <w:r>
        <w:tab/>
        <w:t>yoga:ti,ab,kw  (Word variations have been searched)</w:t>
      </w:r>
      <w:r>
        <w:tab/>
        <w:t>1313</w:t>
      </w:r>
    </w:p>
    <w:p w14:paraId="4EA01A92" w14:textId="77777777" w:rsidR="00591934" w:rsidRDefault="00591934" w:rsidP="00591934">
      <w:r>
        <w:t>#49</w:t>
      </w:r>
      <w:r>
        <w:tab/>
        <w:t>muscle strength*:ti,ab,kw  (Word variations have been searched)</w:t>
      </w:r>
      <w:r>
        <w:tab/>
        <w:t>9070</w:t>
      </w:r>
    </w:p>
    <w:p w14:paraId="6F282F33" w14:textId="77777777" w:rsidR="00591934" w:rsidRDefault="00591934" w:rsidP="00591934">
      <w:r>
        <w:t>#50</w:t>
      </w:r>
      <w:r>
        <w:tab/>
        <w:t>physiotherap*:ti,ab,kw  (Word variations have been searched)</w:t>
      </w:r>
      <w:r>
        <w:tab/>
        <w:t>6847</w:t>
      </w:r>
    </w:p>
    <w:p w14:paraId="73A7A166" w14:textId="77777777" w:rsidR="00591934" w:rsidRDefault="00591934" w:rsidP="00591934">
      <w:r>
        <w:t>#51</w:t>
      </w:r>
      <w:r>
        <w:tab/>
        <w:t>MeSH descriptor: [Combined Modality Therapy] this term only</w:t>
      </w:r>
      <w:r>
        <w:tab/>
        <w:t>13639</w:t>
      </w:r>
    </w:p>
    <w:p w14:paraId="00E7B939" w14:textId="77777777" w:rsidR="00591934" w:rsidRDefault="00591934" w:rsidP="00591934">
      <w:r>
        <w:t>#52</w:t>
      </w:r>
      <w:r>
        <w:tab/>
        <w:t>ergonomic advice:ti,ab,kw  (Word variations have been searched)</w:t>
      </w:r>
      <w:r>
        <w:tab/>
        <w:t>20</w:t>
      </w:r>
    </w:p>
    <w:p w14:paraId="54B97A3A" w14:textId="77777777" w:rsidR="00591934" w:rsidRDefault="00591934" w:rsidP="00591934">
      <w:r>
        <w:t>#53</w:t>
      </w:r>
      <w:r>
        <w:tab/>
        <w:t>MeSH descriptor: [Physical Therapy Modalities] this term only</w:t>
      </w:r>
      <w:r>
        <w:tab/>
        <w:t>3187</w:t>
      </w:r>
    </w:p>
    <w:p w14:paraId="6A92D797" w14:textId="77777777" w:rsidR="00591934" w:rsidRDefault="00591934" w:rsidP="00591934">
      <w:r>
        <w:t>#54</w:t>
      </w:r>
      <w:r>
        <w:tab/>
        <w:t>back care advice:ti,ab,kw  (Word variations have been searched)</w:t>
      </w:r>
      <w:r>
        <w:tab/>
        <w:t>147</w:t>
      </w:r>
    </w:p>
    <w:p w14:paraId="1E659CF7" w14:textId="77777777" w:rsidR="00591934" w:rsidRDefault="00591934" w:rsidP="00591934">
      <w:r>
        <w:t>#55</w:t>
      </w:r>
      <w:r>
        <w:tab/>
        <w:t>mobilization*:ti,ab,kw  (Word variations have been searched)</w:t>
      </w:r>
      <w:r>
        <w:tab/>
        <w:t>3303</w:t>
      </w:r>
    </w:p>
    <w:p w14:paraId="3B4372CB" w14:textId="77777777" w:rsidR="00591934" w:rsidRDefault="00591934" w:rsidP="00591934">
      <w:r>
        <w:t>#56</w:t>
      </w:r>
      <w:r>
        <w:tab/>
        <w:t>mobilisation*:ti,ab,kw  (Word variations have been searched)</w:t>
      </w:r>
      <w:r>
        <w:tab/>
        <w:t>723</w:t>
      </w:r>
    </w:p>
    <w:p w14:paraId="25979F07" w14:textId="77777777" w:rsidR="00591934" w:rsidRDefault="00591934" w:rsidP="00591934">
      <w:r>
        <w:t>#57</w:t>
      </w:r>
      <w:r>
        <w:tab/>
        <w:t>modalit*:ti,ab,kw  (Word variations have been searched)</w:t>
      </w:r>
      <w:r>
        <w:tab/>
        <w:t>25936</w:t>
      </w:r>
    </w:p>
    <w:p w14:paraId="44BC9BBF" w14:textId="77777777" w:rsidR="00591934" w:rsidRDefault="00591934" w:rsidP="00591934">
      <w:r>
        <w:t>#58</w:t>
      </w:r>
      <w:r>
        <w:tab/>
        <w:t>multimodal* or multi-modal*:ti,ab,kw  (Word variations have been searched)</w:t>
      </w:r>
      <w:r>
        <w:tab/>
        <w:t>3071</w:t>
      </w:r>
    </w:p>
    <w:p w14:paraId="12AFBDD0" w14:textId="77777777" w:rsidR="00591934" w:rsidRDefault="00591934" w:rsidP="00591934">
      <w:r>
        <w:t>#59</w:t>
      </w:r>
      <w:r>
        <w:tab/>
        <w:t>"TENS" or transcutaneous:ti,ab,kw  (Word variations have been searched)</w:t>
      </w:r>
      <w:r>
        <w:tab/>
        <w:t>22259</w:t>
      </w:r>
    </w:p>
    <w:p w14:paraId="7B119CB7" w14:textId="77777777" w:rsidR="00591934" w:rsidRDefault="00591934" w:rsidP="00591934">
      <w:r>
        <w:t>#60</w:t>
      </w:r>
      <w:r>
        <w:tab/>
        <w:t>MeSH descriptor: [Braces] this term only</w:t>
      </w:r>
      <w:r>
        <w:tab/>
        <w:t>381</w:t>
      </w:r>
    </w:p>
    <w:p w14:paraId="6DB6159C" w14:textId="77777777" w:rsidR="00591934" w:rsidRDefault="00591934" w:rsidP="00591934">
      <w:r>
        <w:t>#61</w:t>
      </w:r>
      <w:r>
        <w:tab/>
        <w:t>pelvic belt*:ti,ab,kw  (Word variations have been searched)</w:t>
      </w:r>
      <w:r>
        <w:tab/>
        <w:t>18</w:t>
      </w:r>
    </w:p>
    <w:p w14:paraId="7D67E8B2" w14:textId="77777777" w:rsidR="00591934" w:rsidRDefault="00591934" w:rsidP="00591934">
      <w:r>
        <w:t>#62</w:t>
      </w:r>
      <w:r>
        <w:tab/>
        <w:t>support belt*:ti,ab,kw  (Word variations have been searched)</w:t>
      </w:r>
      <w:r>
        <w:tab/>
        <w:t>49</w:t>
      </w:r>
    </w:p>
    <w:p w14:paraId="1656EB94" w14:textId="77777777" w:rsidR="00591934" w:rsidRDefault="00591934" w:rsidP="00591934">
      <w:r>
        <w:t>#63</w:t>
      </w:r>
      <w:r>
        <w:tab/>
        <w:t>sacroiliac belt*:ti,ab,kw  (Word variations have been searched)</w:t>
      </w:r>
      <w:r>
        <w:tab/>
        <w:t>5</w:t>
      </w:r>
    </w:p>
    <w:p w14:paraId="1F984A6F" w14:textId="77777777" w:rsidR="00591934" w:rsidRDefault="00591934" w:rsidP="00591934">
      <w:r>
        <w:t>#64</w:t>
      </w:r>
      <w:r>
        <w:tab/>
        <w:t>cupping:ti,ab,kw  (Word variations have been searched)</w:t>
      </w:r>
      <w:r>
        <w:tab/>
        <w:t>1497</w:t>
      </w:r>
    </w:p>
    <w:p w14:paraId="306C4A9C" w14:textId="77777777" w:rsidR="00591934" w:rsidRDefault="00591934" w:rsidP="00591934">
      <w:r>
        <w:t>#65</w:t>
      </w:r>
      <w:r>
        <w:tab/>
        <w:t>pillow*:ti,ab,kw  (Word variations have been searched)</w:t>
      </w:r>
      <w:r>
        <w:tab/>
        <w:t>203</w:t>
      </w:r>
    </w:p>
    <w:p w14:paraId="457704AF" w14:textId="77777777" w:rsidR="00591934" w:rsidRDefault="00591934" w:rsidP="00591934">
      <w:r>
        <w:t>#66</w:t>
      </w:r>
      <w:r>
        <w:tab/>
        <w:t>ultraso* near/2 therap*:ti,ab,kw  (Word variations have been searched)</w:t>
      </w:r>
      <w:r>
        <w:tab/>
        <w:t>1747</w:t>
      </w:r>
    </w:p>
    <w:p w14:paraId="01FB8864" w14:textId="77777777" w:rsidR="00591934" w:rsidRDefault="00591934" w:rsidP="00591934">
      <w:r>
        <w:t>#67</w:t>
      </w:r>
      <w:r>
        <w:tab/>
        <w:t>electronic wave:ti,ab,kw  (Word variations have been searched)</w:t>
      </w:r>
      <w:r>
        <w:tab/>
        <w:t>25</w:t>
      </w:r>
    </w:p>
    <w:p w14:paraId="29AC1D80" w14:textId="77777777" w:rsidR="00591934" w:rsidRDefault="00591934" w:rsidP="00591934">
      <w:r>
        <w:t>#68</w:t>
      </w:r>
      <w:r>
        <w:tab/>
        <w:t>MeSH descriptor: [Patient Education as Topic] this term only</w:t>
      </w:r>
      <w:r>
        <w:tab/>
        <w:t>7708</w:t>
      </w:r>
    </w:p>
    <w:p w14:paraId="4AF481AE" w14:textId="77777777" w:rsidR="00591934" w:rsidRDefault="00591934" w:rsidP="00591934">
      <w:r>
        <w:t>#69</w:t>
      </w:r>
      <w:r>
        <w:tab/>
        <w:t>patient education*:ti,ab,kw  (Word variations have been searched)</w:t>
      </w:r>
      <w:r>
        <w:tab/>
        <w:t>21040</w:t>
      </w:r>
    </w:p>
    <w:p w14:paraId="211FDA50" w14:textId="77777777" w:rsidR="00591934" w:rsidRDefault="00591934" w:rsidP="00591934">
      <w:r>
        <w:t>#70</w:t>
      </w:r>
      <w:r>
        <w:tab/>
        <w:t>training program*:ti,ab,kw  (Word variations have been searched)</w:t>
      </w:r>
      <w:r>
        <w:tab/>
        <w:t>14941</w:t>
      </w:r>
    </w:p>
    <w:p w14:paraId="5E06EA54" w14:textId="77777777" w:rsidR="00591934" w:rsidRDefault="00591934" w:rsidP="00591934">
      <w:r>
        <w:t>#71</w:t>
      </w:r>
      <w:r>
        <w:tab/>
        <w:t>management program*:ti,ab,kw  (Word variations have been searched)</w:t>
      </w:r>
      <w:r>
        <w:tab/>
        <w:t>9399</w:t>
      </w:r>
    </w:p>
    <w:p w14:paraId="4A588C5B" w14:textId="77777777" w:rsidR="00591934" w:rsidRDefault="00591934" w:rsidP="00591934">
      <w:r>
        <w:t>#72</w:t>
      </w:r>
      <w:r>
        <w:tab/>
        <w:t>musculoskeletal care:ti,ab,kw  (Word variations have been searched)</w:t>
      </w:r>
      <w:r>
        <w:tab/>
        <w:t>906</w:t>
      </w:r>
    </w:p>
    <w:p w14:paraId="420D51DB" w14:textId="77777777" w:rsidR="00591934" w:rsidRDefault="00591934" w:rsidP="00591934">
      <w:r>
        <w:t>#73</w:t>
      </w:r>
      <w:r>
        <w:tab/>
        <w:t>musculoskeletal management:ti,ab,kw  (Word variations have been searched)</w:t>
      </w:r>
      <w:r>
        <w:tab/>
        <w:t>645</w:t>
      </w:r>
    </w:p>
    <w:p w14:paraId="140A0D63" w14:textId="77777777" w:rsidR="00591934" w:rsidRDefault="00591934" w:rsidP="00591934">
      <w:r>
        <w:t>#74</w:t>
      </w:r>
      <w:r>
        <w:tab/>
        <w:t>"treatment satisfaction":ti,ab,kw  (Word variations have been searched)</w:t>
      </w:r>
      <w:r>
        <w:tab/>
        <w:t>942</w:t>
      </w:r>
    </w:p>
    <w:p w14:paraId="60B045BC" w14:textId="77777777" w:rsidR="00591934" w:rsidRDefault="00591934" w:rsidP="00591934">
      <w:r>
        <w:t>#75</w:t>
      </w:r>
      <w:r>
        <w:tab/>
        <w:t>intervention*:ti,ab,kw  (Word variations have been searched)</w:t>
      </w:r>
      <w:r>
        <w:tab/>
        <w:t>130823</w:t>
      </w:r>
    </w:p>
    <w:p w14:paraId="65703508" w14:textId="77777777" w:rsidR="00591934" w:rsidRDefault="00591934" w:rsidP="00591934">
      <w:r>
        <w:t>#76</w:t>
      </w:r>
      <w:r>
        <w:tab/>
        <w:t>MeSH descriptor: [Treatment Outcome] this term only</w:t>
      </w:r>
      <w:r>
        <w:tab/>
        <w:t>112459</w:t>
      </w:r>
    </w:p>
    <w:p w14:paraId="1CAF57CA" w14:textId="77777777" w:rsidR="00591934" w:rsidRDefault="00591934" w:rsidP="00591934">
      <w:r>
        <w:t>#77</w:t>
      </w:r>
      <w:r>
        <w:tab/>
        <w:t>"support garment" or bellybra or tubigrip:ti,ab,kw  (Word variations have been searched)</w:t>
      </w:r>
      <w:r>
        <w:tab/>
        <w:t>28</w:t>
      </w:r>
    </w:p>
    <w:p w14:paraId="0DC798BB" w14:textId="77777777" w:rsidR="00591934" w:rsidRDefault="00591934" w:rsidP="00591934">
      <w:r>
        <w:t>#78</w:t>
      </w:r>
      <w:r>
        <w:tab/>
        <w:t xml:space="preserve">#23 or #24 or #25 or #26 or #27 or #28 or #29 or #30 or #31 or #32 or #33 or #34 or #35 or #36 or #37 or #38 or #39 or #40 or #41 or #42 or #43 or #44 or #45 or #46 or #47 or #48 or #49 or #50 or #51 or #52 or #53 or #54 or #55 or #56 or #57 or #58 or #59 or #60 or #61 or #62 or #63 or #64 or #65 or #66 or #67 or #68 or #69 or #70 or #71 or #72 or #73 or #74 or #75 or #76 or #77 </w:t>
      </w:r>
      <w:r>
        <w:tab/>
        <w:t>319855</w:t>
      </w:r>
    </w:p>
    <w:p w14:paraId="3D3B0830" w14:textId="77777777" w:rsidR="00591934" w:rsidRDefault="00591934" w:rsidP="00591934">
      <w:r>
        <w:t>#79</w:t>
      </w:r>
      <w:r>
        <w:tab/>
        <w:t>MeSH descriptor: [Low Back Pain] this term only</w:t>
      </w:r>
      <w:r>
        <w:tab/>
        <w:t>2493</w:t>
      </w:r>
    </w:p>
    <w:p w14:paraId="1CB5F381" w14:textId="77777777" w:rsidR="00591934" w:rsidRDefault="00591934" w:rsidP="00591934">
      <w:r>
        <w:t>#80</w:t>
      </w:r>
      <w:r>
        <w:tab/>
        <w:t>MeSH descriptor: [Back Pain] explode all trees</w:t>
      </w:r>
      <w:r>
        <w:tab/>
        <w:t>3411</w:t>
      </w:r>
    </w:p>
    <w:p w14:paraId="0B4B5C15" w14:textId="77777777" w:rsidR="00591934" w:rsidRDefault="00591934" w:rsidP="00591934">
      <w:r>
        <w:t>#81</w:t>
      </w:r>
      <w:r>
        <w:tab/>
        <w:t>MeSH descriptor: [Back] explode all trees</w:t>
      </w:r>
      <w:r>
        <w:tab/>
        <w:t>596</w:t>
      </w:r>
    </w:p>
    <w:p w14:paraId="6518384A" w14:textId="77777777" w:rsidR="00591934" w:rsidRDefault="00591934" w:rsidP="00591934">
      <w:r>
        <w:t>#82</w:t>
      </w:r>
      <w:r>
        <w:tab/>
        <w:t>MeSH descriptor: [Back Injuries] explode all trees</w:t>
      </w:r>
      <w:r>
        <w:tab/>
        <w:t>860</w:t>
      </w:r>
    </w:p>
    <w:p w14:paraId="6D346498" w14:textId="77777777" w:rsidR="00591934" w:rsidRDefault="00591934" w:rsidP="00591934">
      <w:r>
        <w:t>#83</w:t>
      </w:r>
      <w:r>
        <w:tab/>
        <w:t>MeSH descriptor: [Back Muscles] explode all trees</w:t>
      </w:r>
      <w:r>
        <w:tab/>
        <w:t>51</w:t>
      </w:r>
    </w:p>
    <w:p w14:paraId="0E0402C6" w14:textId="77777777" w:rsidR="00591934" w:rsidRDefault="00591934" w:rsidP="00591934">
      <w:r>
        <w:t>#84</w:t>
      </w:r>
      <w:r>
        <w:tab/>
        <w:t>MeSH descriptor: [Lumbar Vertebrae] this term only</w:t>
      </w:r>
      <w:r>
        <w:tab/>
        <w:t>2469</w:t>
      </w:r>
    </w:p>
    <w:p w14:paraId="4AEB1A9B" w14:textId="77777777" w:rsidR="00591934" w:rsidRDefault="00591934" w:rsidP="00591934">
      <w:r>
        <w:t>#85</w:t>
      </w:r>
      <w:r>
        <w:tab/>
        <w:t>MeSH descriptor: [Intervertebral Disc Degeneration] this term only</w:t>
      </w:r>
      <w:r>
        <w:tab/>
        <w:t>162</w:t>
      </w:r>
    </w:p>
    <w:p w14:paraId="38687A62" w14:textId="77777777" w:rsidR="00591934" w:rsidRDefault="00591934" w:rsidP="00591934">
      <w:r>
        <w:t>#86</w:t>
      </w:r>
      <w:r>
        <w:tab/>
        <w:t>MeSH descriptor: [Intervertebral Disc Displacement] this term only</w:t>
      </w:r>
      <w:r>
        <w:tab/>
        <w:t>697</w:t>
      </w:r>
    </w:p>
    <w:p w14:paraId="1B2BE5C9" w14:textId="77777777" w:rsidR="00591934" w:rsidRDefault="00591934" w:rsidP="00591934">
      <w:r>
        <w:t>#87</w:t>
      </w:r>
      <w:r>
        <w:tab/>
        <w:t>MeSH descriptor: [Lumbosacral Plexus] explode all trees</w:t>
      </w:r>
      <w:r>
        <w:tab/>
        <w:t>904</w:t>
      </w:r>
    </w:p>
    <w:p w14:paraId="7E1AFDDF" w14:textId="77777777" w:rsidR="00591934" w:rsidRDefault="00591934" w:rsidP="00591934">
      <w:r>
        <w:t>#88</w:t>
      </w:r>
      <w:r>
        <w:tab/>
        <w:t>MeSH descriptor: [Lumbosacral Region] this term only</w:t>
      </w:r>
      <w:r>
        <w:tab/>
        <w:t>376</w:t>
      </w:r>
    </w:p>
    <w:p w14:paraId="6C8A5A81" w14:textId="77777777" w:rsidR="00591934" w:rsidRDefault="00591934" w:rsidP="00591934">
      <w:r>
        <w:t>#89</w:t>
      </w:r>
      <w:r>
        <w:tab/>
        <w:t>MeSH descriptor: [Osteoarthritis, Spine] this term only</w:t>
      </w:r>
      <w:r>
        <w:tab/>
        <w:t>6</w:t>
      </w:r>
    </w:p>
    <w:p w14:paraId="12BF08DE" w14:textId="77777777" w:rsidR="00591934" w:rsidRDefault="00591934" w:rsidP="00591934">
      <w:r>
        <w:t>#90</w:t>
      </w:r>
      <w:r>
        <w:tab/>
        <w:t>MeSH descriptor: [Piriformis Muscle Syndrome] this term only</w:t>
      </w:r>
      <w:r>
        <w:tab/>
        <w:t>5</w:t>
      </w:r>
    </w:p>
    <w:p w14:paraId="45C3E5D2" w14:textId="77777777" w:rsidR="00591934" w:rsidRDefault="00591934" w:rsidP="00591934">
      <w:r>
        <w:t>#91</w:t>
      </w:r>
      <w:r>
        <w:tab/>
        <w:t>MeSH descriptor: [Sacrococcygeal Region] this term only</w:t>
      </w:r>
      <w:r>
        <w:tab/>
        <w:t>64</w:t>
      </w:r>
    </w:p>
    <w:p w14:paraId="07547379" w14:textId="77777777" w:rsidR="00591934" w:rsidRDefault="00591934" w:rsidP="00591934">
      <w:r>
        <w:t>#92</w:t>
      </w:r>
      <w:r>
        <w:tab/>
        <w:t>MeSH descriptor: [Sacroiliac Joint] this term only</w:t>
      </w:r>
      <w:r>
        <w:tab/>
        <w:t>98</w:t>
      </w:r>
    </w:p>
    <w:p w14:paraId="4DDE95B0" w14:textId="77777777" w:rsidR="00591934" w:rsidRDefault="00591934" w:rsidP="00591934">
      <w:r>
        <w:t>#93</w:t>
      </w:r>
      <w:r>
        <w:tab/>
        <w:t>MeSH descriptor: [Polyradiculopathy] this term only</w:t>
      </w:r>
      <w:r>
        <w:tab/>
        <w:t>13</w:t>
      </w:r>
    </w:p>
    <w:p w14:paraId="6F216BA2" w14:textId="77777777" w:rsidR="00591934" w:rsidRDefault="00591934" w:rsidP="00591934">
      <w:r>
        <w:t>#94</w:t>
      </w:r>
      <w:r>
        <w:tab/>
        <w:t>MeSH descriptor: [Coccyx] this term only</w:t>
      </w:r>
      <w:r>
        <w:tab/>
        <w:t>8</w:t>
      </w:r>
    </w:p>
    <w:p w14:paraId="702B18DD" w14:textId="77777777" w:rsidR="00591934" w:rsidRDefault="00591934" w:rsidP="00591934">
      <w:r>
        <w:t>#95</w:t>
      </w:r>
      <w:r>
        <w:tab/>
        <w:t>MeSH descriptor: [Sacrum] this term only</w:t>
      </w:r>
      <w:r>
        <w:tab/>
        <w:t>109</w:t>
      </w:r>
    </w:p>
    <w:p w14:paraId="4065CF98" w14:textId="77777777" w:rsidR="00591934" w:rsidRDefault="00591934" w:rsidP="00591934">
      <w:r>
        <w:t>#96</w:t>
      </w:r>
      <w:r>
        <w:tab/>
        <w:t>MeSH descriptor: [Sciatica] this term only</w:t>
      </w:r>
      <w:r>
        <w:tab/>
        <w:t>252</w:t>
      </w:r>
    </w:p>
    <w:p w14:paraId="1CD9D70F" w14:textId="77777777" w:rsidR="00591934" w:rsidRDefault="00591934" w:rsidP="00591934">
      <w:r>
        <w:t>#97</w:t>
      </w:r>
      <w:r>
        <w:tab/>
        <w:t>MeSH descriptor: [Spinal Diseases] this term only</w:t>
      </w:r>
      <w:r>
        <w:tab/>
        <w:t>383</w:t>
      </w:r>
    </w:p>
    <w:p w14:paraId="6C1C0FF2" w14:textId="77777777" w:rsidR="00591934" w:rsidRDefault="00591934" w:rsidP="00591934">
      <w:r>
        <w:t>#98</w:t>
      </w:r>
      <w:r>
        <w:tab/>
        <w:t>MeSH descriptor: [Spinal Stenosis] this term only</w:t>
      </w:r>
      <w:r>
        <w:tab/>
        <w:t>255</w:t>
      </w:r>
    </w:p>
    <w:p w14:paraId="0B9CAB48" w14:textId="77777777" w:rsidR="00591934" w:rsidRDefault="00591934" w:rsidP="00591934">
      <w:r>
        <w:t>#99</w:t>
      </w:r>
      <w:r>
        <w:tab/>
        <w:t>low back pain*:ti,ab,kw or low-back pain*:ti,ab,kw or low back-pain*:ti,ab,kw  (Word variations have been searched)</w:t>
      </w:r>
      <w:r>
        <w:tab/>
        <w:t>6475</w:t>
      </w:r>
    </w:p>
    <w:p w14:paraId="1463A015" w14:textId="77777777" w:rsidR="00591934" w:rsidRDefault="00591934" w:rsidP="00591934">
      <w:r>
        <w:t>#100</w:t>
      </w:r>
      <w:r>
        <w:tab/>
        <w:t>lower back pain*:ti,ab,kw or lower-back pain*:ti,ab,kw or lower back-pain*:ti,ab,kw  (Word variations have been searched)</w:t>
      </w:r>
      <w:r>
        <w:tab/>
        <w:t>6470</w:t>
      </w:r>
    </w:p>
    <w:p w14:paraId="4D00FE93" w14:textId="77777777" w:rsidR="00591934" w:rsidRDefault="00591934" w:rsidP="00591934">
      <w:r>
        <w:t>#101</w:t>
      </w:r>
      <w:r>
        <w:tab/>
        <w:t>lumbar disc near/3 (extru* or degenerat* or herniat* or prolaps* or sequestered or slipped or protru* or avuls*):ti,ab,kw  (Word variations have been searched)</w:t>
      </w:r>
      <w:r>
        <w:tab/>
        <w:t>1054</w:t>
      </w:r>
    </w:p>
    <w:p w14:paraId="3A33290A" w14:textId="77777777" w:rsidR="00591934" w:rsidRDefault="00591934" w:rsidP="00591934">
      <w:r>
        <w:t>#102</w:t>
      </w:r>
      <w:r>
        <w:tab/>
        <w:t>lumbar disk near/3 (extru* or degenerat* or herniat* or prolaps* or sequestered or slipped or protru* or avuls*):ti,ab,kw  (Word variations have been searched)</w:t>
      </w:r>
      <w:r>
        <w:tab/>
        <w:t>1054</w:t>
      </w:r>
    </w:p>
    <w:p w14:paraId="57BA4417" w14:textId="77777777" w:rsidR="00591934" w:rsidRDefault="00591934" w:rsidP="00591934">
      <w:r>
        <w:t>#103</w:t>
      </w:r>
      <w:r>
        <w:tab/>
        <w:t>lumbar near/3 (pain* or facet* or nerve root* or osteoarth* or radicul* or stenos* or spondylo* or zygapophys* or injur* or discomfort* or dysfunction* or sore* or herniat*):ti,ab,kw  (Word variations have been searched)</w:t>
      </w:r>
      <w:r>
        <w:tab/>
        <w:t>2120</w:t>
      </w:r>
    </w:p>
    <w:p w14:paraId="1FD30FEF" w14:textId="77777777" w:rsidR="00591934" w:rsidRDefault="00591934" w:rsidP="00591934">
      <w:r>
        <w:t>#104</w:t>
      </w:r>
      <w:r>
        <w:tab/>
        <w:t>back near/3 (ach* or injur* or pain* or sprain* or strain*):ti,ab,kw  (Word variations have been searched)</w:t>
      </w:r>
      <w:r>
        <w:tab/>
        <w:t>7763</w:t>
      </w:r>
    </w:p>
    <w:p w14:paraId="7F16F4AD" w14:textId="77777777" w:rsidR="00591934" w:rsidRDefault="00591934" w:rsidP="00591934">
      <w:r>
        <w:t>#105</w:t>
      </w:r>
      <w:r>
        <w:tab/>
        <w:t>backach* near/3 (injur* or pain*):ti,ab,kw  (Word variations have been searched)</w:t>
      </w:r>
      <w:r>
        <w:tab/>
        <w:t>105</w:t>
      </w:r>
    </w:p>
    <w:p w14:paraId="2EB57B2C" w14:textId="77777777" w:rsidR="00591934" w:rsidRDefault="00591934" w:rsidP="00591934">
      <w:r>
        <w:t>#106</w:t>
      </w:r>
      <w:r>
        <w:tab/>
        <w:t>backach* near/3 (injur* or pain*):ti,ab,kw  (Word variations have been searched)</w:t>
      </w:r>
      <w:r>
        <w:tab/>
        <w:t>105</w:t>
      </w:r>
    </w:p>
    <w:p w14:paraId="0343173D" w14:textId="77777777" w:rsidR="00591934" w:rsidRDefault="00591934" w:rsidP="00591934">
      <w:r>
        <w:t>#107</w:t>
      </w:r>
      <w:r>
        <w:tab/>
        <w:t>back pain*:ti,ab,kw or back-pain*:ti,ab,kw  (Word variations have been searched)</w:t>
      </w:r>
      <w:r>
        <w:tab/>
        <w:t>8426</w:t>
      </w:r>
    </w:p>
    <w:p w14:paraId="3FDF20E1" w14:textId="77777777" w:rsidR="00591934" w:rsidRDefault="00591934" w:rsidP="00591934">
      <w:r>
        <w:t>#108</w:t>
      </w:r>
      <w:r>
        <w:tab/>
        <w:t>back muscle*:ti,ab,kw  (Word variations have been searched)</w:t>
      </w:r>
      <w:r>
        <w:tab/>
        <w:t>1540</w:t>
      </w:r>
    </w:p>
    <w:p w14:paraId="6DFD2789" w14:textId="77777777" w:rsidR="00591934" w:rsidRDefault="00591934" w:rsidP="00591934">
      <w:r>
        <w:t>#109</w:t>
      </w:r>
      <w:r>
        <w:tab/>
        <w:t>lumbar fascia:ti,ab,kw  (Word variations have been searched)</w:t>
      </w:r>
      <w:r>
        <w:tab/>
        <w:t>20</w:t>
      </w:r>
    </w:p>
    <w:p w14:paraId="23E2B4C6" w14:textId="77777777" w:rsidR="00591934" w:rsidRDefault="00591934" w:rsidP="00591934">
      <w:r>
        <w:t>#110</w:t>
      </w:r>
      <w:r>
        <w:tab/>
        <w:t>coccydynia:ti,ab,kw  (Word variations have been searched)</w:t>
      </w:r>
      <w:r>
        <w:tab/>
        <w:t>10</w:t>
      </w:r>
    </w:p>
    <w:p w14:paraId="4B3DC91A" w14:textId="77777777" w:rsidR="00591934" w:rsidRDefault="00591934" w:rsidP="00591934">
      <w:r>
        <w:t>#111</w:t>
      </w:r>
      <w:r>
        <w:tab/>
        <w:t>coccyx:ti,ab,kw  (Word variations have been searched)</w:t>
      </w:r>
      <w:r>
        <w:tab/>
        <w:t>16</w:t>
      </w:r>
    </w:p>
    <w:p w14:paraId="1C58B4A0" w14:textId="77777777" w:rsidR="00591934" w:rsidRDefault="00591934" w:rsidP="00591934">
      <w:r>
        <w:t>#112</w:t>
      </w:r>
      <w:r>
        <w:tab/>
        <w:t>"coccygodynia":ti,ab,kw or coccalgia:ti,ab,kw or coccygalgia:ti,ab,kw or coccygeal pain:ti,ab,kw  (Word variations have been searched)</w:t>
      </w:r>
      <w:r>
        <w:tab/>
        <w:t>14</w:t>
      </w:r>
    </w:p>
    <w:p w14:paraId="12163139" w14:textId="77777777" w:rsidR="00591934" w:rsidRDefault="00591934" w:rsidP="00591934">
      <w:r>
        <w:t>#113</w:t>
      </w:r>
      <w:r>
        <w:tab/>
        <w:t>dorsalgia:ti,ab,kw  (Word variations have been searched)</w:t>
      </w:r>
      <w:r>
        <w:tab/>
        <w:t>5</w:t>
      </w:r>
    </w:p>
    <w:p w14:paraId="786B1C0A" w14:textId="77777777" w:rsidR="00591934" w:rsidRDefault="00591934" w:rsidP="00591934">
      <w:r>
        <w:t>#114</w:t>
      </w:r>
      <w:r>
        <w:tab/>
        <w:t>lumbarsacr*:ti,ab,kw  (Word variations have been searched)</w:t>
      </w:r>
      <w:r>
        <w:tab/>
        <w:t>0</w:t>
      </w:r>
    </w:p>
    <w:p w14:paraId="401F9EA6" w14:textId="77777777" w:rsidR="00591934" w:rsidRDefault="00591934" w:rsidP="00591934">
      <w:r>
        <w:t>#115</w:t>
      </w:r>
      <w:r>
        <w:tab/>
        <w:t>lumbago*:ti,ab,kw  (Word variations have been searched)</w:t>
      </w:r>
      <w:r>
        <w:tab/>
        <w:t>149</w:t>
      </w:r>
    </w:p>
    <w:p w14:paraId="18161941" w14:textId="77777777" w:rsidR="00591934" w:rsidRDefault="00591934" w:rsidP="00591934">
      <w:r>
        <w:t>#116</w:t>
      </w:r>
      <w:r>
        <w:tab/>
        <w:t>lumbar-sacral*:ti,ab,kw  (Word variations have been searched)</w:t>
      </w:r>
      <w:r>
        <w:tab/>
        <w:t>15</w:t>
      </w:r>
    </w:p>
    <w:p w14:paraId="22D38903" w14:textId="77777777" w:rsidR="00591934" w:rsidRDefault="00591934" w:rsidP="00591934">
      <w:r>
        <w:t>#117</w:t>
      </w:r>
      <w:r>
        <w:tab/>
        <w:t>lumboischialgia:ti,ab,kw  (Word variations have been searched)</w:t>
      </w:r>
      <w:r>
        <w:tab/>
        <w:t>5</w:t>
      </w:r>
    </w:p>
    <w:p w14:paraId="283C0CFC" w14:textId="77777777" w:rsidR="00591934" w:rsidRDefault="00591934" w:rsidP="00591934">
      <w:r>
        <w:t>#118</w:t>
      </w:r>
      <w:r>
        <w:tab/>
        <w:t>piriformis syndrome*:ti,ab,kw  (Word variations have been searched)</w:t>
      </w:r>
      <w:r>
        <w:tab/>
        <w:t>33</w:t>
      </w:r>
    </w:p>
    <w:p w14:paraId="22CAF1AC" w14:textId="77777777" w:rsidR="00591934" w:rsidRDefault="00591934" w:rsidP="00591934">
      <w:r>
        <w:t>#119</w:t>
      </w:r>
      <w:r>
        <w:tab/>
        <w:t>lumbosacr*:ti,ab,kw or lumbo-sacral*:ti,ab,kw  (Word variations have been searched)</w:t>
      </w:r>
      <w:r>
        <w:tab/>
        <w:t>882</w:t>
      </w:r>
    </w:p>
    <w:p w14:paraId="5EA609F5" w14:textId="77777777" w:rsidR="00591934" w:rsidRDefault="00591934" w:rsidP="00591934">
      <w:r>
        <w:t>#120</w:t>
      </w:r>
      <w:r>
        <w:tab/>
        <w:t>sacral near/2 (pain* or radicul* or nerve root*):ti,ab,kw  (Word variations have been searched)</w:t>
      </w:r>
      <w:r>
        <w:tab/>
        <w:t>25</w:t>
      </w:r>
    </w:p>
    <w:p w14:paraId="22D8D7DE" w14:textId="77777777" w:rsidR="00591934" w:rsidRDefault="00591934" w:rsidP="00591934">
      <w:r>
        <w:t>#121</w:t>
      </w:r>
      <w:r>
        <w:tab/>
        <w:t>saccrococcygeal pain*:ti,ab,kw  (Word variations have been searched)</w:t>
      </w:r>
      <w:r>
        <w:tab/>
        <w:t>0</w:t>
      </w:r>
    </w:p>
    <w:p w14:paraId="73DE2DA5" w14:textId="77777777" w:rsidR="00591934" w:rsidRDefault="00591934" w:rsidP="00591934">
      <w:r>
        <w:t>#122</w:t>
      </w:r>
      <w:r>
        <w:tab/>
        <w:t>sacroiliac:ti,ab,kw or sacro-iliac:ti,ab,kw  (Word variations have been searched)</w:t>
      </w:r>
      <w:r>
        <w:tab/>
        <w:t>271</w:t>
      </w:r>
    </w:p>
    <w:p w14:paraId="2D8A1684" w14:textId="77777777" w:rsidR="00591934" w:rsidRDefault="00591934" w:rsidP="00591934">
      <w:r>
        <w:t>#123</w:t>
      </w:r>
      <w:r>
        <w:tab/>
        <w:t>sciatic*:ti,ab,kw  (Word variations have been searched)</w:t>
      </w:r>
      <w:r>
        <w:tab/>
        <w:t>1121</w:t>
      </w:r>
    </w:p>
    <w:p w14:paraId="258E9E4C" w14:textId="77777777" w:rsidR="00591934" w:rsidRDefault="00591934" w:rsidP="00591934">
      <w:r>
        <w:t>#124</w:t>
      </w:r>
      <w:r>
        <w:tab/>
        <w:t>si near/2 joint*:ti,ab,kw  (Word variations have been searched)</w:t>
      </w:r>
      <w:r>
        <w:tab/>
        <w:t>162</w:t>
      </w:r>
    </w:p>
    <w:p w14:paraId="6B5B8301" w14:textId="77777777" w:rsidR="00591934" w:rsidRDefault="00591934" w:rsidP="00591934">
      <w:r>
        <w:t>#125</w:t>
      </w:r>
      <w:r>
        <w:tab/>
        <w:t>spinal near/2 stenos*:ti,ab,kw  (Word variations have been searched)</w:t>
      </w:r>
      <w:r>
        <w:tab/>
        <w:t>548</w:t>
      </w:r>
    </w:p>
    <w:p w14:paraId="30BD9C73" w14:textId="77777777" w:rsidR="00591934" w:rsidRDefault="00591934" w:rsidP="00591934">
      <w:r>
        <w:t>#126</w:t>
      </w:r>
      <w:r>
        <w:tab/>
        <w:t>tailbone near/2 (pain* or radicul* or nerve root*):ti,ab,kw  (Word variations have been searched)</w:t>
      </w:r>
      <w:r>
        <w:tab/>
        <w:t>1</w:t>
      </w:r>
    </w:p>
    <w:p w14:paraId="7527AE95" w14:textId="77777777" w:rsidR="00591934" w:rsidRDefault="00591934" w:rsidP="00591934">
      <w:r>
        <w:t>#127</w:t>
      </w:r>
      <w:r>
        <w:tab/>
        <w:t>vertebrogenic near/3 pain*:ti,ab,kw  (Word variations have been searched)</w:t>
      </w:r>
      <w:r>
        <w:tab/>
        <w:t>9</w:t>
      </w:r>
    </w:p>
    <w:p w14:paraId="0E617CEC" w14:textId="77777777" w:rsidR="00591934" w:rsidRDefault="00591934" w:rsidP="00591934">
      <w:r>
        <w:t>#128</w:t>
      </w:r>
      <w:r>
        <w:tab/>
        <w:t>poly-radicul*:ti,ab,kw or polyradicul*:ti,ab,kw  (Word variations have been searched)</w:t>
      </w:r>
      <w:r>
        <w:tab/>
        <w:t>172</w:t>
      </w:r>
    </w:p>
    <w:p w14:paraId="4D0227B3" w14:textId="77777777" w:rsidR="00591934" w:rsidRDefault="00591934" w:rsidP="00591934">
      <w:r>
        <w:t>#129</w:t>
      </w:r>
      <w:r>
        <w:tab/>
        <w:t>neuropath* near/3 (low back or low-back or lower-back or lumbar or sacral or lumbarsacral or L1 or L2 or L3 or L4 or L5):ti,ab,kw  (Word variations have been searched)</w:t>
      </w:r>
      <w:r>
        <w:tab/>
        <w:t>17</w:t>
      </w:r>
    </w:p>
    <w:p w14:paraId="66B9E02E" w14:textId="77777777" w:rsidR="00591934" w:rsidRDefault="00591934" w:rsidP="00591934">
      <w:r>
        <w:t>#130</w:t>
      </w:r>
      <w:r>
        <w:tab/>
        <w:t>radiculopath* near/3 (low back or low-back or lower-back or lumbar or sacral or lumbarsacral or L1 or L2 or L3 or L4 or L5):ti,ab,kw  (Word variations have been searched)</w:t>
      </w:r>
      <w:r>
        <w:tab/>
        <w:t>112</w:t>
      </w:r>
    </w:p>
    <w:p w14:paraId="03DA42F8" w14:textId="77777777" w:rsidR="00591934" w:rsidRDefault="00591934" w:rsidP="00591934">
      <w:r>
        <w:t>#131</w:t>
      </w:r>
      <w:r>
        <w:tab/>
        <w:t>radiating near/3 (low back or low-back or lower-back or lumbar or sacral or lumbarsacral or L1 or L2 or L3 or L4 or L5):ti,ab,kw  (Word variations have been searched)</w:t>
      </w:r>
      <w:r>
        <w:tab/>
        <w:t>21</w:t>
      </w:r>
    </w:p>
    <w:p w14:paraId="6747DA0A" w14:textId="77777777" w:rsidR="00591934" w:rsidRDefault="00591934" w:rsidP="00591934">
      <w:r>
        <w:t>#132</w:t>
      </w:r>
      <w:r>
        <w:tab/>
        <w:t>radicular near/3 (low back or low-back or lower-back or lumbar or sacral or lumbarsacral or L1 or L2 or L3 or L4 or L5):ti,ab,kw  (Word variations have been searched)</w:t>
      </w:r>
      <w:r>
        <w:tab/>
        <w:t>136</w:t>
      </w:r>
    </w:p>
    <w:p w14:paraId="4A84A971" w14:textId="77777777" w:rsidR="00591934" w:rsidRDefault="00591934" w:rsidP="00591934">
      <w:r>
        <w:t>#133</w:t>
      </w:r>
      <w:r>
        <w:tab/>
        <w:t>MeSH descriptor: [Pelvic Girdle Pain] this term only</w:t>
      </w:r>
      <w:r>
        <w:tab/>
        <w:t>7</w:t>
      </w:r>
    </w:p>
    <w:p w14:paraId="5E653EE6" w14:textId="77777777" w:rsidR="00591934" w:rsidRDefault="00591934" w:rsidP="00591934">
      <w:r>
        <w:t>#134</w:t>
      </w:r>
      <w:r>
        <w:tab/>
        <w:t>MeSH descriptor: [Pelvic Pain] this term only</w:t>
      </w:r>
      <w:r>
        <w:tab/>
        <w:t>351</w:t>
      </w:r>
    </w:p>
    <w:p w14:paraId="6D2AD824" w14:textId="77777777" w:rsidR="00591934" w:rsidRDefault="00591934" w:rsidP="00591934">
      <w:r>
        <w:t>#135</w:t>
      </w:r>
      <w:r>
        <w:tab/>
        <w:t>pelvic* near/3 pain*:ti,ab,kw  (Word variations have been searched)</w:t>
      </w:r>
      <w:r>
        <w:tab/>
        <w:t>1024</w:t>
      </w:r>
    </w:p>
    <w:p w14:paraId="1FB2CE13" w14:textId="77777777" w:rsidR="00591934" w:rsidRDefault="00591934" w:rsidP="00591934">
      <w:r>
        <w:t>#136</w:t>
      </w:r>
      <w:r>
        <w:tab/>
        <w:t>pelvis* near/2 pain*:ti,ab,kw  (Word variations have been searched)</w:t>
      </w:r>
      <w:r>
        <w:tab/>
        <w:t>310</w:t>
      </w:r>
    </w:p>
    <w:p w14:paraId="29985F15" w14:textId="77777777" w:rsidR="00591934" w:rsidRDefault="00591934" w:rsidP="00591934">
      <w:r>
        <w:t>#137</w:t>
      </w:r>
      <w:r>
        <w:tab/>
        <w:t xml:space="preserve">#79 or #80 or #81 or #82 or #83 or #84 or #85 or #86 or #87 or #88 or #89 or #90 or #91 or #92 or #93 or #94 or #95 or #96 or #97 or #98 or #99 or #100 or #101 or #102 or #103 or #104 or #105 or #106 or #107 or #108 or #109 or #110 or #111 or #112 or #113 or #114 or #115 or #116 or #117 or #118 or #119 or #120 or #121 or #122 or #123 or #124 or #125 or #126 or #127 or #128 or #129 or #130 or #131 or #132 or #133 or #134 or #135 or #136 </w:t>
      </w:r>
      <w:r>
        <w:tab/>
        <w:t>15854</w:t>
      </w:r>
    </w:p>
    <w:p w14:paraId="55847A99" w14:textId="77777777" w:rsidR="00591934" w:rsidRDefault="00591934" w:rsidP="00591934">
      <w:r>
        <w:t>#138</w:t>
      </w:r>
      <w:r>
        <w:tab/>
        <w:t xml:space="preserve">#15 and #22 </w:t>
      </w:r>
      <w:r>
        <w:tab/>
        <w:t>16</w:t>
      </w:r>
    </w:p>
    <w:p w14:paraId="566034D8" w14:textId="77777777" w:rsidR="00591934" w:rsidRDefault="00591934" w:rsidP="00591934">
      <w:r>
        <w:t>#139</w:t>
      </w:r>
      <w:r>
        <w:tab/>
        <w:t xml:space="preserve">#15 and #78 and #137 </w:t>
      </w:r>
      <w:r>
        <w:tab/>
        <w:t>262</w:t>
      </w:r>
    </w:p>
    <w:p w14:paraId="43D82693" w14:textId="77777777" w:rsidR="00591934" w:rsidRDefault="00591934" w:rsidP="00591934">
      <w:r>
        <w:t>#140</w:t>
      </w:r>
      <w:r>
        <w:tab/>
        <w:t xml:space="preserve">#138 or #139 </w:t>
      </w:r>
      <w:r>
        <w:tab/>
        <w:t>269</w:t>
      </w:r>
    </w:p>
    <w:p w14:paraId="564CA2A7" w14:textId="77777777" w:rsidR="00591934" w:rsidRDefault="00591934" w:rsidP="00591934">
      <w:pPr>
        <w:rPr>
          <w:rFonts w:cs="Times New Roman"/>
        </w:rPr>
      </w:pPr>
    </w:p>
    <w:p w14:paraId="5508C4EC" w14:textId="77777777" w:rsidR="00591934" w:rsidRDefault="00591934" w:rsidP="00591934">
      <w:pPr>
        <w:rPr>
          <w:rFonts w:cs="Times New Roman"/>
        </w:rPr>
      </w:pPr>
    </w:p>
    <w:p w14:paraId="4C776CEC" w14:textId="77777777" w:rsidR="00591934" w:rsidRDefault="00591934" w:rsidP="00591934">
      <w:pPr>
        <w:rPr>
          <w:rFonts w:cs="Times New Roman"/>
        </w:rPr>
      </w:pPr>
      <w:r>
        <w:rPr>
          <w:rFonts w:cs="Times New Roman"/>
        </w:rPr>
        <w:br w:type="page"/>
      </w:r>
    </w:p>
    <w:p w14:paraId="1C9A75C0" w14:textId="77777777" w:rsidR="00591934" w:rsidRDefault="00591934" w:rsidP="00591934">
      <w:pPr>
        <w:pBdr>
          <w:bottom w:val="single" w:sz="6" w:space="1" w:color="auto"/>
        </w:pBdr>
        <w:rPr>
          <w:b/>
          <w:sz w:val="32"/>
          <w:szCs w:val="32"/>
        </w:rPr>
      </w:pPr>
      <w:r>
        <w:rPr>
          <w:b/>
          <w:sz w:val="32"/>
          <w:szCs w:val="32"/>
        </w:rPr>
        <w:t>ICL</w:t>
      </w:r>
      <w:r w:rsidRPr="00CD0C15">
        <w:rPr>
          <w:b/>
          <w:sz w:val="32"/>
          <w:szCs w:val="32"/>
        </w:rPr>
        <w:t xml:space="preserve"> Search Strategy</w:t>
      </w:r>
      <w:r>
        <w:rPr>
          <w:b/>
          <w:sz w:val="32"/>
          <w:szCs w:val="32"/>
        </w:rPr>
        <w:t xml:space="preserve">   Chiropractic Care/ Pregnancy     Nov 10  2016</w:t>
      </w:r>
    </w:p>
    <w:p w14:paraId="6CA3FC52" w14:textId="77777777" w:rsidR="00591934" w:rsidRDefault="00591934" w:rsidP="00591934"/>
    <w:p w14:paraId="6A13D11E" w14:textId="77777777" w:rsidR="00591934" w:rsidRDefault="00591934" w:rsidP="00591934">
      <w:pPr>
        <w:rPr>
          <w:rFonts w:cs="Times New Roman"/>
        </w:rPr>
      </w:pPr>
      <w:r>
        <w:rPr>
          <w:noProof/>
          <w:lang w:eastAsia="en-CA"/>
        </w:rPr>
        <w:drawing>
          <wp:inline distT="0" distB="0" distL="0" distR="0" wp14:anchorId="3645502A" wp14:editId="1C21267D">
            <wp:extent cx="5943600" cy="3358336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3583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54A6B81" w14:textId="77777777" w:rsidR="00591934" w:rsidRPr="00D5417D" w:rsidRDefault="00591934" w:rsidP="00591934">
      <w:pPr>
        <w:rPr>
          <w:rFonts w:cs="Times New Roman"/>
        </w:rPr>
      </w:pPr>
    </w:p>
    <w:p w14:paraId="630AF426" w14:textId="77777777" w:rsidR="00591934" w:rsidRPr="00160BBE" w:rsidRDefault="00591934" w:rsidP="00591934">
      <w:pPr>
        <w:rPr>
          <w:rFonts w:cs="Times New Roman"/>
        </w:rPr>
      </w:pPr>
    </w:p>
    <w:p w14:paraId="68CDC132" w14:textId="77777777" w:rsidR="00591934" w:rsidRDefault="00591934"/>
    <w:sectPr w:rsidR="0059193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81820AF"/>
    <w:multiLevelType w:val="hybridMultilevel"/>
    <w:tmpl w:val="E3781C78"/>
    <w:lvl w:ilvl="0" w:tplc="78C0EC0C">
      <w:start w:val="1"/>
      <w:numFmt w:val="decimal"/>
      <w:lvlText w:val="%1."/>
      <w:lvlJc w:val="left"/>
      <w:pPr>
        <w:ind w:left="720" w:hanging="360"/>
      </w:pPr>
      <w:rPr>
        <w:color w:val="auto"/>
      </w:rPr>
    </w:lvl>
    <w:lvl w:ilvl="1" w:tplc="10090019">
      <w:start w:val="1"/>
      <w:numFmt w:val="lowerLetter"/>
      <w:lvlText w:val="%2."/>
      <w:lvlJc w:val="left"/>
      <w:pPr>
        <w:ind w:left="1440" w:hanging="360"/>
      </w:pPr>
    </w:lvl>
    <w:lvl w:ilvl="2" w:tplc="1009001B">
      <w:start w:val="1"/>
      <w:numFmt w:val="lowerRoman"/>
      <w:lvlText w:val="%3."/>
      <w:lvlJc w:val="right"/>
      <w:pPr>
        <w:ind w:left="2160" w:hanging="180"/>
      </w:pPr>
    </w:lvl>
    <w:lvl w:ilvl="3" w:tplc="1009000F">
      <w:start w:val="1"/>
      <w:numFmt w:val="decimal"/>
      <w:lvlText w:val="%4."/>
      <w:lvlJc w:val="left"/>
      <w:pPr>
        <w:ind w:left="2880" w:hanging="360"/>
      </w:pPr>
    </w:lvl>
    <w:lvl w:ilvl="4" w:tplc="10090019">
      <w:start w:val="1"/>
      <w:numFmt w:val="lowerLetter"/>
      <w:lvlText w:val="%5."/>
      <w:lvlJc w:val="left"/>
      <w:pPr>
        <w:ind w:left="3600" w:hanging="360"/>
      </w:pPr>
    </w:lvl>
    <w:lvl w:ilvl="5" w:tplc="1009001B">
      <w:start w:val="1"/>
      <w:numFmt w:val="lowerRoman"/>
      <w:lvlText w:val="%6."/>
      <w:lvlJc w:val="right"/>
      <w:pPr>
        <w:ind w:left="4320" w:hanging="180"/>
      </w:pPr>
    </w:lvl>
    <w:lvl w:ilvl="6" w:tplc="1009000F">
      <w:start w:val="1"/>
      <w:numFmt w:val="decimal"/>
      <w:lvlText w:val="%7."/>
      <w:lvlJc w:val="left"/>
      <w:pPr>
        <w:ind w:left="5040" w:hanging="360"/>
      </w:pPr>
    </w:lvl>
    <w:lvl w:ilvl="7" w:tplc="10090019">
      <w:start w:val="1"/>
      <w:numFmt w:val="lowerLetter"/>
      <w:lvlText w:val="%8."/>
      <w:lvlJc w:val="left"/>
      <w:pPr>
        <w:ind w:left="5760" w:hanging="360"/>
      </w:pPr>
    </w:lvl>
    <w:lvl w:ilvl="8" w:tplc="1009001B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6F73B59"/>
    <w:multiLevelType w:val="hybridMultilevel"/>
    <w:tmpl w:val="E3781C78"/>
    <w:lvl w:ilvl="0" w:tplc="78C0EC0C">
      <w:start w:val="1"/>
      <w:numFmt w:val="decimal"/>
      <w:lvlText w:val="%1."/>
      <w:lvlJc w:val="left"/>
      <w:pPr>
        <w:ind w:left="720" w:hanging="360"/>
      </w:pPr>
      <w:rPr>
        <w:color w:val="auto"/>
      </w:rPr>
    </w:lvl>
    <w:lvl w:ilvl="1" w:tplc="10090019">
      <w:start w:val="1"/>
      <w:numFmt w:val="lowerLetter"/>
      <w:lvlText w:val="%2."/>
      <w:lvlJc w:val="left"/>
      <w:pPr>
        <w:ind w:left="1440" w:hanging="360"/>
      </w:pPr>
    </w:lvl>
    <w:lvl w:ilvl="2" w:tplc="1009001B">
      <w:start w:val="1"/>
      <w:numFmt w:val="lowerRoman"/>
      <w:lvlText w:val="%3."/>
      <w:lvlJc w:val="right"/>
      <w:pPr>
        <w:ind w:left="2160" w:hanging="180"/>
      </w:pPr>
    </w:lvl>
    <w:lvl w:ilvl="3" w:tplc="1009000F">
      <w:start w:val="1"/>
      <w:numFmt w:val="decimal"/>
      <w:lvlText w:val="%4."/>
      <w:lvlJc w:val="left"/>
      <w:pPr>
        <w:ind w:left="2880" w:hanging="360"/>
      </w:pPr>
    </w:lvl>
    <w:lvl w:ilvl="4" w:tplc="10090019">
      <w:start w:val="1"/>
      <w:numFmt w:val="lowerLetter"/>
      <w:lvlText w:val="%5."/>
      <w:lvlJc w:val="left"/>
      <w:pPr>
        <w:ind w:left="3600" w:hanging="360"/>
      </w:pPr>
    </w:lvl>
    <w:lvl w:ilvl="5" w:tplc="1009001B">
      <w:start w:val="1"/>
      <w:numFmt w:val="lowerRoman"/>
      <w:lvlText w:val="%6."/>
      <w:lvlJc w:val="right"/>
      <w:pPr>
        <w:ind w:left="4320" w:hanging="180"/>
      </w:pPr>
    </w:lvl>
    <w:lvl w:ilvl="6" w:tplc="1009000F">
      <w:start w:val="1"/>
      <w:numFmt w:val="decimal"/>
      <w:lvlText w:val="%7."/>
      <w:lvlJc w:val="left"/>
      <w:pPr>
        <w:ind w:left="5040" w:hanging="360"/>
      </w:pPr>
    </w:lvl>
    <w:lvl w:ilvl="7" w:tplc="10090019">
      <w:start w:val="1"/>
      <w:numFmt w:val="lowerLetter"/>
      <w:lvlText w:val="%8."/>
      <w:lvlJc w:val="left"/>
      <w:pPr>
        <w:ind w:left="5760" w:hanging="360"/>
      </w:pPr>
    </w:lvl>
    <w:lvl w:ilvl="8" w:tplc="1009001B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web"/>
  <w:zoom w:percent="102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91934"/>
    <w:rsid w:val="00574CFA"/>
    <w:rsid w:val="00591934"/>
    <w:rsid w:val="008F458D"/>
    <w:rsid w:val="00B76E0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CAE971F"/>
  <w15:chartTrackingRefBased/>
  <w15:docId w15:val="{A2008C6D-B5FE-46EC-B94A-2099766567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591934"/>
    <w:pPr>
      <w:spacing w:after="0" w:line="240" w:lineRule="auto"/>
    </w:pPr>
    <w:rPr>
      <w:rFonts w:ascii="Times New Roman" w:eastAsiaTheme="minorEastAsia" w:hAnsi="Times New Roman" w:cs="Times New Roman"/>
      <w:sz w:val="20"/>
      <w:szCs w:val="20"/>
      <w:lang w:eastAsia="ja-JP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591934"/>
    <w:pPr>
      <w:spacing w:line="252" w:lineRule="auto"/>
      <w:ind w:left="720"/>
      <w:contextualSpacing/>
    </w:pPr>
    <w:rPr>
      <w:lang w:val="en-C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9193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91934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5653</Words>
  <Characters>32223</Characters>
  <Application>Microsoft Office Word</Application>
  <DocSecurity>0</DocSecurity>
  <Lines>268</Lines>
  <Paragraphs>7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8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laire Johnson</dc:creator>
  <cp:keywords/>
  <dc:description/>
  <cp:lastModifiedBy>Frank M Painter</cp:lastModifiedBy>
  <cp:revision>2</cp:revision>
  <dcterms:created xsi:type="dcterms:W3CDTF">2021-12-01T03:48:00Z</dcterms:created>
  <dcterms:modified xsi:type="dcterms:W3CDTF">2021-12-01T03:48:00Z</dcterms:modified>
</cp:coreProperties>
</file>